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3E01686F"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is needed. Furthermore, compared to earlier typologies, we make three advancements. First, earlier typologies focus </w:t>
      </w:r>
      <w:r w:rsidR="00272AF4">
        <w:rPr>
          <w:lang w:val="en-GB"/>
        </w:rPr>
        <w:t xml:space="preserve">often </w:t>
      </w:r>
      <w:r>
        <w:rPr>
          <w:lang w:val="en-GB"/>
        </w:rPr>
        <w:t xml:space="preserve">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w:t>
      </w:r>
      <w:r w:rsidR="00272AF4">
        <w:rPr>
          <w:lang w:val="en-GB"/>
        </w:rPr>
        <w:t>supply, Type of provision, performance</w:t>
      </w:r>
      <w:r w:rsidR="0033302D">
        <w:rPr>
          <w:lang w:val="en-GB"/>
        </w:rPr>
        <w:t xml:space="preserve"> </w:t>
      </w:r>
      <w:r w:rsidRPr="001348C8">
        <w:rPr>
          <w:i/>
          <w:lang w:val="en-GB"/>
        </w:rPr>
        <w:t>as well as</w:t>
      </w:r>
      <w:r>
        <w:rPr>
          <w:lang w:val="en-GB"/>
        </w:rPr>
        <w:t xml:space="preserve"> institutional data on accessibility of systems. Third, we use</w:t>
      </w:r>
      <w:r w:rsidR="0033302D">
        <w:rPr>
          <w:lang w:val="en-GB"/>
        </w:rPr>
        <w:t xml:space="preserve"> various </w:t>
      </w:r>
      <w:r>
        <w:rPr>
          <w:lang w:val="en-GB"/>
        </w:rPr>
        <w:t xml:space="preserve">clustering methods, </w:t>
      </w:r>
      <w:r w:rsidR="0033302D">
        <w:rPr>
          <w:lang w:val="en-GB"/>
        </w:rPr>
        <w:t>in order to derive at a flexible typology.</w:t>
      </w:r>
      <w:r>
        <w:rPr>
          <w:lang w:val="en-GB"/>
        </w:rPr>
        <w:t xml:space="preserve">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2D440A80" w:rsidR="002A6758" w:rsidRDefault="00CA3F98" w:rsidP="00E96149">
      <w:pPr>
        <w:spacing w:line="360" w:lineRule="auto"/>
        <w:jc w:val="both"/>
        <w:rPr>
          <w:lang w:val="en-GB"/>
        </w:rPr>
      </w:pPr>
      <w:r>
        <w:rPr>
          <w:lang w:val="en-GB"/>
        </w:rPr>
        <w:t>In most OECD countries d</w:t>
      </w:r>
      <w:r w:rsidR="00E2094C">
        <w:rPr>
          <w:lang w:val="en-GB"/>
        </w:rPr>
        <w:t xml:space="preserve">emographic ageing </w:t>
      </w:r>
      <w:r w:rsidR="0092131F">
        <w:rPr>
          <w:lang w:val="en-GB"/>
        </w:rPr>
        <w:t>poses</w:t>
      </w:r>
      <w:r>
        <w:rPr>
          <w:lang w:val="en-GB"/>
        </w:rPr>
        <w:t xml:space="preserve"> serious</w:t>
      </w:r>
      <w:r w:rsidR="0092131F">
        <w:rPr>
          <w:lang w:val="en-GB"/>
        </w:rPr>
        <w:t xml:space="preserve"> challenges </w:t>
      </w:r>
      <w:r>
        <w:rPr>
          <w:lang w:val="en-GB"/>
        </w:rPr>
        <w:t xml:space="preserve">to </w:t>
      </w:r>
      <w:r w:rsidR="00673314">
        <w:rPr>
          <w:lang w:val="en-GB"/>
        </w:rPr>
        <w:t>the provision of</w:t>
      </w:r>
      <w:r>
        <w:rPr>
          <w:lang w:val="en-GB"/>
        </w:rPr>
        <w:t xml:space="preserve"> long-term care (LTC) services. </w:t>
      </w:r>
      <w:r w:rsidR="00E96149">
        <w:rPr>
          <w:lang w:val="en-GB"/>
        </w:rPr>
        <w:t>I</w:t>
      </w:r>
      <w:r w:rsidR="0033302D">
        <w:rPr>
          <w:lang w:val="en-GB"/>
        </w:rPr>
        <w:t>ncreasing longevity and the ageing o</w:t>
      </w:r>
      <w:r w:rsidR="00E96149">
        <w:rPr>
          <w:lang w:val="en-GB"/>
        </w:rPr>
        <w:t>f the baby boom generation lead</w:t>
      </w:r>
      <w:r w:rsidR="0033302D">
        <w:rPr>
          <w:lang w:val="en-GB"/>
        </w:rPr>
        <w:t xml:space="preserve"> to an increase in the number of elderly people</w:t>
      </w:r>
      <w:r w:rsidR="00E96149">
        <w:rPr>
          <w:lang w:val="en-GB"/>
        </w:rPr>
        <w:t xml:space="preserve"> and</w:t>
      </w:r>
      <w:r w:rsidR="0033302D">
        <w:rPr>
          <w:lang w:val="en-GB"/>
        </w:rPr>
        <w:t xml:space="preserve"> </w:t>
      </w:r>
      <w:r w:rsidR="0092358D">
        <w:rPr>
          <w:lang w:val="en-GB"/>
        </w:rPr>
        <w:t xml:space="preserve">increasing life expectancy </w:t>
      </w:r>
      <w:r w:rsidR="0033302D">
        <w:rPr>
          <w:lang w:val="en-GB"/>
        </w:rPr>
        <w:t>will in many cases increase the</w:t>
      </w:r>
      <w:r w:rsidR="0092358D">
        <w:rPr>
          <w:lang w:val="en-GB"/>
        </w:rPr>
        <w:t xml:space="preserve"> </w:t>
      </w:r>
      <w:r w:rsidR="0092131F">
        <w:rPr>
          <w:lang w:val="en-GB"/>
        </w:rPr>
        <w:t>duration of time in</w:t>
      </w:r>
      <w:r w:rsidR="0033302D">
        <w:rPr>
          <w:lang w:val="en-GB"/>
        </w:rPr>
        <w:t xml:space="preserve"> which LTC services are needed</w:t>
      </w:r>
      <w:r w:rsidR="0092131F">
        <w:rPr>
          <w:lang w:val="en-GB"/>
        </w:rPr>
        <w:t xml:space="preserve"> </w:t>
      </w:r>
      <w:sdt>
        <w:sdtPr>
          <w:rPr>
            <w:lang w:val="en-GB"/>
          </w:rPr>
          <w:alias w:val="Don't edit this field"/>
          <w:tag w:val="CitaviPlaceholder#b8d5291f-effe-4c65-a9cd-3b7fae3e03cb"/>
          <w:id w:val="1837805593"/>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Pr>
              <w:lang w:val="en-GB"/>
            </w:rPr>
            <w:fldChar w:fldCharType="separate"/>
          </w:r>
          <w:r w:rsidR="00563976">
            <w:rPr>
              <w:lang w:val="en-GB"/>
            </w:rPr>
            <w:t>(Rechel et al., 2013; Colombo et al., 2011)</w:t>
          </w:r>
          <w:r w:rsidR="0064637A">
            <w:rPr>
              <w:lang w:val="en-GB"/>
            </w:rPr>
            <w:fldChar w:fldCharType="end"/>
          </w:r>
        </w:sdtContent>
      </w:sdt>
      <w:r w:rsidR="0092131F">
        <w:rPr>
          <w:lang w:val="en-GB"/>
        </w:rPr>
        <w:t>. Due to this expected double burde</w:t>
      </w:r>
      <w:r w:rsidR="00F90DFE">
        <w:rPr>
          <w:lang w:val="en-GB"/>
        </w:rPr>
        <w:t>n</w:t>
      </w:r>
      <w:r w:rsidR="00E96149">
        <w:rPr>
          <w:lang w:val="en-GB"/>
        </w:rPr>
        <w:t xml:space="preserve"> both the demand for LTC services will increase and with that also the costs for LTC </w:t>
      </w:r>
      <w:r w:rsidR="00A02BFB">
        <w:rPr>
          <w:lang w:val="en-GB"/>
        </w:rPr>
        <w:t>service provision</w:t>
      </w:r>
      <w:r w:rsidR="00E96149">
        <w:rPr>
          <w:lang w:val="en-GB"/>
        </w:rPr>
        <w:t>. Thus,</w:t>
      </w:r>
      <w:r w:rsidR="00F90DFE">
        <w:rPr>
          <w:lang w:val="en-GB"/>
        </w:rPr>
        <w:t xml:space="preserve"> countries</w:t>
      </w:r>
      <w:r w:rsidR="0092131F">
        <w:rPr>
          <w:lang w:val="en-GB"/>
        </w:rPr>
        <w:t xml:space="preserve"> reshape their LTC systems</w:t>
      </w:r>
      <w:r w:rsidR="0033302D">
        <w:rPr>
          <w:lang w:val="en-GB"/>
        </w:rPr>
        <w:t>,</w:t>
      </w:r>
      <w:r w:rsidR="0092131F">
        <w:rPr>
          <w:lang w:val="en-GB"/>
        </w:rPr>
        <w:t xml:space="preserve"> on the one hand to make them more efficient and financially robust and on the other hand to increase the access and performance of LTC systems</w:t>
      </w:r>
      <w:r w:rsidR="0064637A">
        <w:rPr>
          <w:lang w:val="en-GB"/>
        </w:rPr>
        <w:t xml:space="preserve"> </w:t>
      </w:r>
      <w:sdt>
        <w:sdtPr>
          <w:rPr>
            <w:lang w:val="en-GB"/>
          </w:rPr>
          <w:alias w:val="Don't edit this field"/>
          <w:tag w:val="CitaviPlaceholder#451fbbc4-b02a-4026-8792-7d3b21a729f5"/>
          <w:id w:val="1612167781"/>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Pr>
              <w:lang w:val="en-GB"/>
            </w:rPr>
            <w:fldChar w:fldCharType="separate"/>
          </w:r>
          <w:r w:rsidR="00563976">
            <w:rPr>
              <w:lang w:val="en-GB"/>
            </w:rPr>
            <w:t>(Ranci and Pavolini, 2013)</w:t>
          </w:r>
          <w:r w:rsidR="0064637A">
            <w:rPr>
              <w:lang w:val="en-GB"/>
            </w:rPr>
            <w:fldChar w:fldCharType="end"/>
          </w:r>
        </w:sdtContent>
      </w:sdt>
      <w:r w:rsidR="0092131F">
        <w:rPr>
          <w:lang w:val="en-GB"/>
        </w:rPr>
        <w:t>.</w:t>
      </w:r>
      <w:r w:rsidR="00F90DFE">
        <w:rPr>
          <w:lang w:val="en-GB"/>
        </w:rPr>
        <w:t xml:space="preserve"> </w:t>
      </w:r>
      <w:r w:rsidR="00E96149">
        <w:rPr>
          <w:lang w:val="en-GB"/>
        </w:rPr>
        <w:t>Many countries adopted m</w:t>
      </w:r>
      <w:r w:rsidR="00B456DE">
        <w:rPr>
          <w:lang w:val="en-GB"/>
        </w:rPr>
        <w:t>ar</w:t>
      </w:r>
      <w:r w:rsidR="002A6758">
        <w:rPr>
          <w:lang w:val="en-GB"/>
        </w:rPr>
        <w:t xml:space="preserve">ketization, economization and corporatization </w:t>
      </w:r>
      <w:r w:rsidR="00E96149">
        <w:rPr>
          <w:lang w:val="en-GB"/>
        </w:rPr>
        <w:t>reform measures which often tremendously altered the</w:t>
      </w:r>
      <w:r w:rsidR="00A02BFB">
        <w:rPr>
          <w:lang w:val="en-GB"/>
        </w:rPr>
        <w:t xml:space="preserve"> scope and</w:t>
      </w:r>
      <w:r w:rsidR="00E96149">
        <w:rPr>
          <w:lang w:val="en-GB"/>
        </w:rPr>
        <w:t xml:space="preserve"> functioning of established LTC systems</w:t>
      </w:r>
      <w:r w:rsidR="00A02BFB">
        <w:rPr>
          <w:lang w:val="en-GB"/>
        </w:rPr>
        <w:t xml:space="preserve"> </w:t>
      </w:r>
      <w:sdt>
        <w:sdtPr>
          <w:rPr>
            <w:lang w:val="en-GB"/>
          </w:rPr>
          <w:alias w:val="Don't edit this field"/>
          <w:tag w:val="CitaviPlaceholder#7d7c2234-13b1-496a-83bb-e22264d924f5"/>
          <w:id w:val="1157506763"/>
          <w:placeholder>
            <w:docPart w:val="DefaultPlaceholder_-1854013440"/>
          </w:placeholder>
        </w:sdtPr>
        <w:sdtEndPr/>
        <w:sdtContent>
          <w:r w:rsidR="00387D21">
            <w:rPr>
              <w:lang w:val="en-GB"/>
            </w:rPr>
            <w:fldChar w:fldCharType="begin"/>
          </w:r>
          <w:r w:rsidR="00563976">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563976">
            <w:rPr>
              <w:lang w:val="en-GB"/>
            </w:rPr>
            <w:t>(Farris and Marchetti, 2017; Ungerson, 1997)</w:t>
          </w:r>
          <w:r w:rsidR="00387D21">
            <w:rPr>
              <w:lang w:val="en-GB"/>
            </w:rPr>
            <w:fldChar w:fldCharType="end"/>
          </w:r>
        </w:sdtContent>
      </w:sdt>
      <w:r w:rsidR="00387D21">
        <w:rPr>
          <w:lang w:val="en-GB"/>
        </w:rPr>
        <w:t>.</w:t>
      </w:r>
      <w:r w:rsidR="00E96149" w:rsidRPr="00E96149">
        <w:rPr>
          <w:lang w:val="en-GB"/>
        </w:rPr>
        <w:t xml:space="preserve"> </w:t>
      </w:r>
      <w:r w:rsidR="00E96149">
        <w:rPr>
          <w:lang w:val="en-GB"/>
        </w:rPr>
        <w:t>Thus, in</w:t>
      </w:r>
      <w:r w:rsidR="001E64E8">
        <w:rPr>
          <w:lang w:val="en-GB"/>
        </w:rPr>
        <w:t>creasing problem pressure and numerous reforms in</w:t>
      </w:r>
      <w:r w:rsidR="00E96149">
        <w:rPr>
          <w:lang w:val="en-GB"/>
        </w:rPr>
        <w:t xml:space="preserve"> recent years</w:t>
      </w:r>
      <w:r w:rsidR="001E64E8">
        <w:rPr>
          <w:lang w:val="en-GB"/>
        </w:rPr>
        <w:t xml:space="preserve"> have altered</w:t>
      </w:r>
      <w:r w:rsidR="00E96149">
        <w:rPr>
          <w:lang w:val="en-GB"/>
        </w:rPr>
        <w:t xml:space="preserve"> LTC system in many OECD countries.</w:t>
      </w:r>
      <w:r w:rsidR="001E64E8">
        <w:rPr>
          <w:lang w:val="en-GB"/>
        </w:rPr>
        <w:t xml:space="preserve"> Therefore, a new and updated LTC typology will include these changes and the results will help to grasp and categorize </w:t>
      </w:r>
      <w:r w:rsidR="00A02BFB">
        <w:rPr>
          <w:lang w:val="en-GB"/>
        </w:rPr>
        <w:t>them</w:t>
      </w:r>
      <w:r w:rsidR="001E64E8">
        <w:rPr>
          <w:lang w:val="en-GB"/>
        </w:rPr>
        <w:t>.</w:t>
      </w:r>
    </w:p>
    <w:p w14:paraId="2F5CA8FB" w14:textId="77777777" w:rsidR="001E64E8" w:rsidRPr="00AD66E9" w:rsidRDefault="001E64E8" w:rsidP="001E64E8">
      <w:pPr>
        <w:spacing w:line="360" w:lineRule="auto"/>
        <w:jc w:val="both"/>
        <w:rPr>
          <w:b/>
          <w:lang w:val="en-GB"/>
        </w:rPr>
      </w:pPr>
      <w:r>
        <w:rPr>
          <w:b/>
          <w:lang w:val="en-GB"/>
        </w:rPr>
        <w:lastRenderedPageBreak/>
        <w:t>Theory</w:t>
      </w:r>
    </w:p>
    <w:p w14:paraId="47EC7F8D" w14:textId="2260C027" w:rsidR="001E64E8" w:rsidRPr="001E64E8" w:rsidRDefault="001E64E8" w:rsidP="00774363">
      <w:pPr>
        <w:spacing w:line="360" w:lineRule="auto"/>
        <w:jc w:val="both"/>
        <w:rPr>
          <w:i/>
          <w:lang w:val="en-GB"/>
        </w:rPr>
      </w:pPr>
      <w:r w:rsidRPr="001E64E8">
        <w:rPr>
          <w:i/>
          <w:lang w:val="en-GB"/>
        </w:rPr>
        <w:t>Long-Term Care</w:t>
      </w:r>
    </w:p>
    <w:p w14:paraId="34298842" w14:textId="710E60C2"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degree of functional capacity, physical or cognitive, and who 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0d5fa899-e6cf-44dc-addb-96464930068d"/>
          <w:id w:val="-296217214"/>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Pr>
              <w:lang w:val="en-GB"/>
            </w:rPr>
            <w:fldChar w:fldCharType="separate"/>
          </w:r>
          <w:r w:rsidR="00563976">
            <w:rPr>
              <w:lang w:val="en-GB"/>
            </w:rPr>
            <w:t>(Colombo et al., 2011: 11–2)</w:t>
          </w:r>
          <w:r w:rsidR="004C3BAD">
            <w:rPr>
              <w:lang w:val="en-GB"/>
            </w:rPr>
            <w:fldChar w:fldCharType="end"/>
          </w:r>
        </w:sdtContent>
      </w:sdt>
      <w:r w:rsidR="00082D2D">
        <w:rPr>
          <w:lang w:val="en-GB"/>
        </w:rPr>
        <w:t xml:space="preserve">. </w:t>
      </w:r>
      <w:r w:rsidR="00A02BFB">
        <w:rPr>
          <w:lang w:val="en-GB"/>
        </w:rPr>
        <w:t>Although t</w:t>
      </w:r>
      <w:r w:rsidR="00774363">
        <w:rPr>
          <w:lang w:val="en-GB"/>
        </w:rPr>
        <w:t xml:space="preserve">his definition is independent of age </w:t>
      </w:r>
      <w:r w:rsidR="00673314">
        <w:rPr>
          <w:lang w:val="en-GB"/>
        </w:rPr>
        <w:t>most</w:t>
      </w:r>
      <w:r w:rsidR="00A02BFB">
        <w:rPr>
          <w:lang w:val="en-GB"/>
        </w:rPr>
        <w:t xml:space="preserve"> LTC</w:t>
      </w:r>
      <w:r w:rsidR="00774363">
        <w:rPr>
          <w:lang w:val="en-GB"/>
        </w:rPr>
        <w:t xml:space="preserve"> recipient</w:t>
      </w:r>
      <w:r w:rsidR="00A02BFB">
        <w:rPr>
          <w:lang w:val="en-GB"/>
        </w:rPr>
        <w:t xml:space="preserve"> </w:t>
      </w:r>
      <w:r w:rsidR="00774363">
        <w:rPr>
          <w:lang w:val="en-GB"/>
        </w:rPr>
        <w:t>are above 65 years</w:t>
      </w:r>
      <w:r w:rsidR="0033302D">
        <w:rPr>
          <w:lang w:val="en-GB"/>
        </w:rPr>
        <w:t xml:space="preserve"> old</w:t>
      </w:r>
      <w:r w:rsidR="00774363">
        <w:rPr>
          <w:lang w:val="en-GB"/>
        </w:rPr>
        <w:t xml:space="preserve"> </w:t>
      </w:r>
      <w:sdt>
        <w:sdtPr>
          <w:rPr>
            <w:lang w:val="en-GB"/>
          </w:rPr>
          <w:alias w:val="Don't edit this field"/>
          <w:tag w:val="CitaviPlaceholder#b64bcf4b-e6ec-4061-b3b9-4ea1a2cb19ae"/>
          <w:id w:val="1570076537"/>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Pr>
              <w:lang w:val="en-GB"/>
            </w:rPr>
            <w:fldChar w:fldCharType="separate"/>
          </w:r>
          <w:r w:rsidR="00563976">
            <w:rPr>
              <w:lang w:val="en-GB"/>
            </w:rPr>
            <w:t>(Colombo et al., 2011)</w:t>
          </w:r>
          <w:r w:rsidR="004C3BAD">
            <w:rPr>
              <w:lang w:val="en-GB"/>
            </w:rPr>
            <w:fldChar w:fldCharType="end"/>
          </w:r>
        </w:sdtContent>
      </w:sdt>
      <w:r w:rsidR="00774363">
        <w:rPr>
          <w:lang w:val="en-GB"/>
        </w:rPr>
        <w:t xml:space="preserve">. Thus, for the elderly </w:t>
      </w:r>
      <w:r w:rsidR="006E1C8C">
        <w:rPr>
          <w:lang w:val="en-GB"/>
        </w:rPr>
        <w:t>LTC</w:t>
      </w:r>
      <w:r w:rsidR="00774363">
        <w:rPr>
          <w:lang w:val="en-GB"/>
        </w:rPr>
        <w:t xml:space="preserve"> systems are highly important and </w:t>
      </w:r>
      <w:r w:rsidR="0033302D">
        <w:rPr>
          <w:lang w:val="en-GB"/>
        </w:rPr>
        <w:t xml:space="preserve">therefore </w:t>
      </w:r>
      <w:r w:rsidR="00774363">
        <w:rPr>
          <w:lang w:val="en-GB"/>
        </w:rPr>
        <w:t>we focus the typology on the services and systems for this age group.</w:t>
      </w:r>
    </w:p>
    <w:p w14:paraId="58B71862" w14:textId="039A662D" w:rsidR="00AD66E9" w:rsidRPr="001E64E8" w:rsidRDefault="001C0CE6" w:rsidP="00DB62C0">
      <w:pPr>
        <w:spacing w:line="360" w:lineRule="auto"/>
        <w:jc w:val="both"/>
        <w:rPr>
          <w:i/>
          <w:lang w:val="en-GB"/>
        </w:rPr>
      </w:pPr>
      <w:r w:rsidRPr="001E64E8">
        <w:rPr>
          <w:i/>
          <w:lang w:val="en-GB"/>
        </w:rPr>
        <w:t>L</w:t>
      </w:r>
      <w:r w:rsidR="000B7A56" w:rsidRPr="001E64E8">
        <w:rPr>
          <w:i/>
          <w:lang w:val="en-GB"/>
        </w:rPr>
        <w:t xml:space="preserve">ong-term Care Classifications </w:t>
      </w:r>
    </w:p>
    <w:p w14:paraId="032F3AED" w14:textId="332153D6" w:rsidR="001C0CE6" w:rsidRDefault="00F211E8" w:rsidP="00DB62C0">
      <w:pPr>
        <w:spacing w:line="360" w:lineRule="auto"/>
        <w:jc w:val="both"/>
        <w:rPr>
          <w:lang w:val="en-US"/>
        </w:rPr>
      </w:pPr>
      <w:proofErr w:type="spellStart"/>
      <w:r>
        <w:rPr>
          <w:lang w:val="en-GB"/>
        </w:rPr>
        <w:t>Typologi</w:t>
      </w:r>
      <w:r w:rsidR="00774363">
        <w:rPr>
          <w:lang w:val="en-GB"/>
        </w:rPr>
        <w:t>zing</w:t>
      </w:r>
      <w:proofErr w:type="spellEnd"/>
      <w:r w:rsidR="00774363">
        <w:rPr>
          <w:lang w:val="en-GB"/>
        </w:rPr>
        <w:t xml:space="preserve"> welfare states or welfare stat</w:t>
      </w:r>
      <w:r>
        <w:rPr>
          <w:lang w:val="en-GB"/>
        </w:rPr>
        <w:t xml:space="preserve">e systems is not at least since </w:t>
      </w:r>
      <w:sdt>
        <w:sdtPr>
          <w:rPr>
            <w:lang w:val="en-GB"/>
          </w:rPr>
          <w:alias w:val="Don't edit this field"/>
          <w:tag w:val="CitaviPlaceholder#8d858bd0-3fe1-46d2-b514-ed58cec5e07e"/>
          <w:id w:val="-2108494110"/>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Pr>
              <w:lang w:val="en-GB"/>
            </w:rPr>
            <w:fldChar w:fldCharType="separate"/>
          </w:r>
          <w:r w:rsidR="00563976">
            <w:rPr>
              <w:lang w:val="en-GB"/>
            </w:rPr>
            <w:t>Esping-Andersen's</w:t>
          </w:r>
          <w:r>
            <w:rPr>
              <w:lang w:val="en-GB"/>
            </w:rPr>
            <w:fldChar w:fldCharType="end"/>
          </w:r>
        </w:sdtContent>
      </w:sdt>
      <w:r>
        <w:rPr>
          <w:lang w:val="en-GB"/>
        </w:rPr>
        <w:t xml:space="preserve"> </w:t>
      </w:r>
      <w:sdt>
        <w:sdtPr>
          <w:rPr>
            <w:lang w:val="en-GB"/>
          </w:rPr>
          <w:alias w:val="Don't edit this field"/>
          <w:tag w:val="CitaviPlaceholder#197677a1-3e4b-4bfc-8413-45b07975b89d"/>
          <w:id w:val="2134436213"/>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Pr>
              <w:lang w:val="en-GB"/>
            </w:rPr>
            <w:fldChar w:fldCharType="separate"/>
          </w:r>
          <w:r w:rsidR="00563976">
            <w:rPr>
              <w:lang w:val="en-GB"/>
            </w:rPr>
            <w:t>(1990)</w:t>
          </w:r>
          <w:r>
            <w:rPr>
              <w:lang w:val="en-GB"/>
            </w:rPr>
            <w:fldChar w:fldCharType="end"/>
          </w:r>
        </w:sdtContent>
      </w:sdt>
      <w:r w:rsidR="00774363">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563976">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563976">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563976">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563976">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w:t>
      </w:r>
      <w:r w:rsidR="00CB5610">
        <w:rPr>
          <w:lang w:val="en-GB"/>
        </w:rPr>
        <w:t>divided</w:t>
      </w:r>
      <w:r w:rsidR="006E1C8C">
        <w:rPr>
          <w:lang w:val="en-GB"/>
        </w:rPr>
        <w:t xml:space="preserve">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 xml:space="preserve">rts </w:t>
      </w:r>
      <w:r>
        <w:rPr>
          <w:lang w:val="en-GB"/>
        </w:rPr>
        <w:t>(</w:t>
      </w:r>
      <w:r w:rsidR="006E1C8C">
        <w:rPr>
          <w:lang w:val="en-GB"/>
        </w:rPr>
        <w:t>such as childcare</w:t>
      </w:r>
      <w:r>
        <w:rPr>
          <w:lang w:val="en-GB"/>
        </w:rPr>
        <w:t>)</w:t>
      </w:r>
      <w:r w:rsidR="006E1C8C">
        <w:rPr>
          <w:lang w:val="en-GB"/>
        </w:rPr>
        <w:t xml:space="preserve"> into these</w:t>
      </w:r>
      <w:r w:rsidR="00BB65C1">
        <w:rPr>
          <w:lang w:val="en-GB"/>
        </w:rPr>
        <w:t xml:space="preserve"> typologies</w:t>
      </w:r>
      <w:r w:rsidR="00774363">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563976">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563976">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563976">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563976">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563976">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563976">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Pr>
              <w:lang w:val="en-US"/>
            </w:rPr>
            <w:fldChar w:fldCharType="separate"/>
          </w:r>
          <w:r w:rsidR="00563976">
            <w:rPr>
              <w:lang w:val="en-US"/>
            </w:rPr>
            <w:t>(Di Rosa et al., 2011; Leitner, 2003; Pfau-Effinger, 2014; Simonazzi, 2008)</w:t>
          </w:r>
          <w:r w:rsidR="007C7068">
            <w:rPr>
              <w:lang w:val="en-US"/>
            </w:rPr>
            <w:fldChar w:fldCharType="end"/>
          </w:r>
        </w:sdtContent>
      </w:sdt>
      <w:r w:rsidR="007B6F15">
        <w:rPr>
          <w:lang w:val="en-US"/>
        </w:rPr>
        <w:t>.</w:t>
      </w:r>
    </w:p>
    <w:p w14:paraId="64C4EFB4" w14:textId="77777777" w:rsidR="00B41CC2" w:rsidRDefault="00B41CC2" w:rsidP="00B41CC2">
      <w:pPr>
        <w:spacing w:line="360" w:lineRule="auto"/>
        <w:jc w:val="both"/>
        <w:rPr>
          <w:lang w:val="en-US"/>
        </w:rPr>
      </w:pPr>
      <w:r>
        <w:rPr>
          <w:lang w:val="en-US"/>
        </w:rPr>
        <w:t>Because, our focus lies on building a genuine LTC typology the second group of typologies is the most relevant for us. In these typologies we see a huge variety in the (number of) included country cases, data, methods and results.</w:t>
      </w:r>
    </w:p>
    <w:p w14:paraId="38605CF6" w14:textId="1FF9E79E" w:rsidR="00B41CC2" w:rsidRDefault="00B41CC2" w:rsidP="00B41CC2">
      <w:pPr>
        <w:spacing w:line="360" w:lineRule="auto"/>
        <w:jc w:val="both"/>
        <w:rPr>
          <w:lang w:val="en-US"/>
        </w:rPr>
      </w:pPr>
      <w:r>
        <w:rPr>
          <w:lang w:val="en-US"/>
        </w:rPr>
        <w:lastRenderedPageBreak/>
        <w:t xml:space="preserve">Concerning dimensions and indicators, we see a huge variety. A dimension that is taken into account in all typologies is </w:t>
      </w:r>
      <w:r w:rsidRPr="00245A78">
        <w:rPr>
          <w:lang w:val="en-US"/>
        </w:rPr>
        <w:t>supply</w:t>
      </w:r>
      <w:r>
        <w:rPr>
          <w:lang w:val="en-US"/>
        </w:rPr>
        <w:t xml:space="preserve">. This includes in most typologies financial resources </w:t>
      </w:r>
      <w:sdt>
        <w:sdtPr>
          <w:rPr>
            <w:lang w:val="en-US"/>
          </w:rPr>
          <w:alias w:val="Don't edit this field"/>
          <w:tag w:val="CitaviPlaceholder#ada65575-f54f-4f13-b165-372c32ed4cc8"/>
          <w:id w:val="-1870444503"/>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Pr>
              <w:lang w:val="en-US"/>
            </w:rPr>
            <w:fldChar w:fldCharType="separate"/>
          </w:r>
          <w:r w:rsidR="00563976">
            <w:rPr>
              <w:lang w:val="en-US"/>
            </w:rPr>
            <w:t>(Alber, 1995; Colombo, 2012; Damiani et al., 2011; Halásková et al., 2017; Kraus et al., 2010)</w:t>
          </w:r>
          <w:r>
            <w:rPr>
              <w:lang w:val="en-US"/>
            </w:rPr>
            <w:fldChar w:fldCharType="end"/>
          </w:r>
        </w:sdtContent>
      </w:sdt>
      <w:r>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Pr>
              <w:lang w:val="en-US"/>
            </w:rPr>
            <w:fldChar w:fldCharType="separate"/>
          </w:r>
          <w:r w:rsidR="00563976">
            <w:rPr>
              <w:lang w:val="en-US"/>
            </w:rPr>
            <w:t>(Alber, 1995)</w:t>
          </w:r>
          <w:r>
            <w:rPr>
              <w:lang w:val="en-US"/>
            </w:rPr>
            <w:fldChar w:fldCharType="end"/>
          </w:r>
        </w:sdtContent>
      </w:sdt>
      <w:r>
        <w:rPr>
          <w:lang w:val="en-US"/>
        </w:rPr>
        <w:t xml:space="preserve"> and bed density in institutional LTC </w:t>
      </w:r>
      <w:sdt>
        <w:sdtPr>
          <w:rPr>
            <w:lang w:val="en-US"/>
          </w:rPr>
          <w:alias w:val="Don't edit this field"/>
          <w:tag w:val="CitaviPlaceholder#68e65faf-a14e-4dd3-92a6-636f672f2c99"/>
          <w:id w:val="-403606991"/>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Pr>
              <w:lang w:val="en-US"/>
            </w:rPr>
            <w:fldChar w:fldCharType="separate"/>
          </w:r>
          <w:r w:rsidR="00563976">
            <w:rPr>
              <w:lang w:val="en-US"/>
            </w:rPr>
            <w:t>(Alber, 1995; Damiani et al., 2011)</w:t>
          </w:r>
          <w:r>
            <w:rPr>
              <w:lang w:val="en-US"/>
            </w:rPr>
            <w:fldChar w:fldCharType="end"/>
          </w:r>
        </w:sdtContent>
      </w:sdt>
      <w:r>
        <w:rPr>
          <w:lang w:val="en-US"/>
        </w:rPr>
        <w:t xml:space="preserve">. Also the </w:t>
      </w:r>
      <w:r w:rsidRPr="00245A78">
        <w:rPr>
          <w:lang w:val="en-US"/>
        </w:rPr>
        <w:t>type of provision</w:t>
      </w:r>
      <w:r>
        <w:rPr>
          <w:lang w:val="en-US"/>
        </w:rPr>
        <w:t xml:space="preserve"> is often</w:t>
      </w:r>
      <w:r w:rsidR="006445C6">
        <w:rPr>
          <w:lang w:val="en-US"/>
        </w:rPr>
        <w:t xml:space="preserve"> included</w:t>
      </w:r>
      <w:r w:rsidR="00D9383E">
        <w:rPr>
          <w:lang w:val="en-US"/>
        </w:rPr>
        <w:t xml:space="preserve"> in the supply dimension</w:t>
      </w:r>
      <w:r w:rsidR="006445C6">
        <w:rPr>
          <w:lang w:val="en-US"/>
        </w:rPr>
        <w:t xml:space="preserve"> and</w:t>
      </w:r>
      <w:r>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Pr>
              <w:lang w:val="en-US"/>
            </w:rPr>
            <w:fldChar w:fldCharType="separate"/>
          </w:r>
          <w:r w:rsidR="00563976">
            <w:rPr>
              <w:lang w:val="en-US"/>
            </w:rPr>
            <w:t>(Alber, 1995; Damiani et al., 2011; Halásková et al., 2017)</w:t>
          </w:r>
          <w:r>
            <w:rPr>
              <w:lang w:val="en-US"/>
            </w:rPr>
            <w:fldChar w:fldCharType="end"/>
          </w:r>
        </w:sdtContent>
      </w:sdt>
      <w:r w:rsidRPr="0076718F">
        <w:rPr>
          <w:lang w:val="en-US"/>
        </w:rPr>
        <w:t xml:space="preserve">. </w:t>
      </w:r>
      <w:r w:rsidR="006445C6">
        <w:rPr>
          <w:lang w:val="en-US"/>
        </w:rPr>
        <w:t xml:space="preserve">The dimension of public-private mix of the systems is often </w:t>
      </w:r>
      <w:r w:rsidR="00673314">
        <w:rPr>
          <w:lang w:val="en-US"/>
        </w:rPr>
        <w:t>part of</w:t>
      </w:r>
      <w:r w:rsidR="006445C6">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Pr>
              <w:lang w:val="en-US"/>
            </w:rPr>
            <w:fldChar w:fldCharType="separate"/>
          </w:r>
          <w:r w:rsidR="00563976">
            <w:rPr>
              <w:lang w:val="en-US"/>
            </w:rPr>
            <w:t>(Reibling et al., 2019)</w:t>
          </w:r>
          <w:r w:rsidR="006445C6">
            <w:rPr>
              <w:lang w:val="en-US"/>
            </w:rPr>
            <w:fldChar w:fldCharType="end"/>
          </w:r>
        </w:sdtContent>
      </w:sdt>
      <w:r w:rsidR="006445C6">
        <w:rPr>
          <w:lang w:val="en-US"/>
        </w:rPr>
        <w:t xml:space="preserve"> and for LTC typologies only those which specialize on specific aspects or those taking a broader view on social services i</w:t>
      </w:r>
      <w:r w:rsidR="00673314">
        <w:rPr>
          <w:lang w:val="en-US"/>
        </w:rPr>
        <w:t xml:space="preserve">ntegrate </w:t>
      </w:r>
      <w:r w:rsidR="006445C6">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Pr>
              <w:lang w:val="en-US"/>
            </w:rPr>
            <w:fldChar w:fldCharType="separate"/>
          </w:r>
          <w:r w:rsidR="00563976">
            <w:rPr>
              <w:lang w:val="en-US"/>
            </w:rPr>
            <w:t>(Anderson, 2012)</w:t>
          </w:r>
          <w:r w:rsidR="006445C6">
            <w:rPr>
              <w:lang w:val="en-US"/>
            </w:rPr>
            <w:fldChar w:fldCharType="end"/>
          </w:r>
        </w:sdtContent>
      </w:sdt>
      <w:r w:rsidR="006445C6">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Pr>
              <w:lang w:val="en-US"/>
            </w:rPr>
            <w:fldChar w:fldCharType="separate"/>
          </w:r>
          <w:r w:rsidR="00563976">
            <w:rPr>
              <w:lang w:val="en-US"/>
            </w:rPr>
            <w:t>(Bettio and Plantenga, 2004)</w:t>
          </w:r>
          <w:r w:rsidR="006445C6">
            <w:rPr>
              <w:lang w:val="en-US"/>
            </w:rPr>
            <w:fldChar w:fldCharType="end"/>
          </w:r>
        </w:sdtContent>
      </w:sdt>
      <w:r w:rsidR="00A07E6E">
        <w:rPr>
          <w:lang w:val="en-US"/>
        </w:rPr>
        <w:t>,</w:t>
      </w:r>
      <w:r w:rsidR="002C276B">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EndPr/>
        <w:sdtContent>
          <w:r w:rsidR="002C276B">
            <w:rPr>
              <w:lang w:val="en-US"/>
            </w:rPr>
            <w:fldChar w:fldCharType="begin"/>
          </w:r>
          <w:r w:rsidR="002C276B">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Pr>
              <w:lang w:val="en-US"/>
            </w:rPr>
            <w:fldChar w:fldCharType="separate"/>
          </w:r>
          <w:r w:rsidR="00563976">
            <w:rPr>
              <w:lang w:val="en-US"/>
            </w:rPr>
            <w:t>(van Hooren, 2012)</w:t>
          </w:r>
          <w:r w:rsidR="002C276B">
            <w:rPr>
              <w:lang w:val="en-US"/>
            </w:rPr>
            <w:fldChar w:fldCharType="end"/>
          </w:r>
        </w:sdtContent>
      </w:sdt>
      <w:r w:rsidR="002C276B">
        <w:rPr>
          <w:lang w:val="en-US"/>
        </w:rPr>
        <w:t>,</w:t>
      </w:r>
      <w:r w:rsidR="00A07E6E">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A07E6E">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2C276B">
        <w:rPr>
          <w:lang w:val="en-US"/>
        </w:rPr>
        <w:t>.</w:t>
      </w:r>
      <w:r w:rsidR="006445C6">
        <w:rPr>
          <w:lang w:val="en-US"/>
        </w:rPr>
        <w:t xml:space="preserve"> </w:t>
      </w:r>
      <w:r>
        <w:rPr>
          <w:lang w:val="en-US"/>
        </w:rPr>
        <w:t xml:space="preserve">Quality and performance indicators </w:t>
      </w:r>
      <w:r w:rsidR="00673314">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EndPr/>
        <w:sdtContent>
          <w:r w:rsidR="00673314">
            <w:rPr>
              <w:lang w:val="en-US"/>
            </w:rPr>
            <w:fldChar w:fldCharType="begin"/>
          </w:r>
          <w:r w:rsidR="00673314">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Pr>
              <w:lang w:val="en-US"/>
            </w:rPr>
            <w:fldChar w:fldCharType="separate"/>
          </w:r>
          <w:r w:rsidR="00673314">
            <w:rPr>
              <w:lang w:val="en-US"/>
            </w:rPr>
            <w:t>(Halfens et al., 2013)</w:t>
          </w:r>
          <w:r w:rsidR="00673314">
            <w:rPr>
              <w:lang w:val="en-US"/>
            </w:rPr>
            <w:fldChar w:fldCharType="end"/>
          </w:r>
        </w:sdtContent>
      </w:sdt>
      <w:r w:rsidR="00673314">
        <w:rPr>
          <w:lang w:val="en-US"/>
        </w:rPr>
        <w:t>. Still</w:t>
      </w:r>
      <w:r>
        <w:rPr>
          <w:lang w:val="en-US"/>
        </w:rPr>
        <w:t xml:space="preserve">, some typologies </w:t>
      </w:r>
      <w:r w:rsidR="00673314">
        <w:rPr>
          <w:lang w:val="en-US"/>
        </w:rPr>
        <w:t>include quality and performance indicators</w:t>
      </w:r>
      <w:r>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Pr>
              <w:lang w:val="en-US"/>
            </w:rPr>
            <w:fldChar w:fldCharType="separate"/>
          </w:r>
          <w:r w:rsidR="00563976">
            <w:rPr>
              <w:lang w:val="en-US"/>
            </w:rPr>
            <w:t>Damiani et al.</w:t>
          </w:r>
          <w:r>
            <w:rPr>
              <w:lang w:val="en-US"/>
            </w:rPr>
            <w:fldChar w:fldCharType="end"/>
          </w:r>
        </w:sdtContent>
      </w:sdt>
      <w:r>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Pr>
              <w:lang w:val="en-US"/>
            </w:rPr>
            <w:fldChar w:fldCharType="separate"/>
          </w:r>
          <w:r w:rsidR="00563976">
            <w:rPr>
              <w:lang w:val="en-US"/>
            </w:rPr>
            <w:t>(2011)</w:t>
          </w:r>
          <w:r>
            <w:rPr>
              <w:lang w:val="en-US"/>
            </w:rPr>
            <w:fldChar w:fldCharType="end"/>
          </w:r>
        </w:sdtContent>
      </w:sdt>
      <w:r>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Pr>
              <w:lang w:val="en-US"/>
            </w:rPr>
            <w:fldChar w:fldCharType="separate"/>
          </w:r>
          <w:r w:rsidR="00563976">
            <w:rPr>
              <w:lang w:val="en-US"/>
            </w:rPr>
            <w:t>Kraus et al.</w:t>
          </w:r>
          <w:r>
            <w:rPr>
              <w:lang w:val="en-US"/>
            </w:rPr>
            <w:fldChar w:fldCharType="end"/>
          </w:r>
        </w:sdtContent>
      </w:sdt>
      <w:r>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Pr>
              <w:lang w:val="en-US"/>
            </w:rPr>
            <w:fldChar w:fldCharType="separate"/>
          </w:r>
          <w:r w:rsidR="00563976">
            <w:rPr>
              <w:lang w:val="en-US"/>
            </w:rPr>
            <w:t>(2010)</w:t>
          </w:r>
          <w:r>
            <w:rPr>
              <w:lang w:val="en-US"/>
            </w:rPr>
            <w:fldChar w:fldCharType="end"/>
          </w:r>
        </w:sdtContent>
      </w:sdt>
      <w:r>
        <w:rPr>
          <w:lang w:val="en-US"/>
        </w:rPr>
        <w:t xml:space="preserve"> use institutional indicators of mandatory quality assurance systems and the degree and functioning of integrated services. </w:t>
      </w:r>
      <w:r w:rsidR="00973D25">
        <w:rPr>
          <w:lang w:val="en-US"/>
        </w:rPr>
        <w:t>Overall these dimensions and indicators are nearly all quantitative indicators, based on</w:t>
      </w:r>
      <w:r>
        <w:rPr>
          <w:lang w:val="en-US"/>
        </w:rPr>
        <w:t xml:space="preserve"> OECD or Eurostat data </w:t>
      </w:r>
      <w:r w:rsidR="00973D25">
        <w:rPr>
          <w:lang w:val="en-US"/>
        </w:rPr>
        <w:t xml:space="preserve">on which nearly all typologies are based </w:t>
      </w:r>
      <w:sdt>
        <w:sdtPr>
          <w:rPr>
            <w:lang w:val="en-US"/>
          </w:rPr>
          <w:alias w:val="Don’t edit this field."/>
          <w:tag w:val="CitaviPlaceholder#30c090f1-e5e5-42d8-a73b-ff39188dc39b"/>
          <w:id w:val="1994758313"/>
          <w:placeholder>
            <w:docPart w:val="BA4933A98030458B918C9F0ABAEC5A28"/>
          </w:placeholder>
        </w:sdtPr>
        <w:sdtEndPr/>
        <w:sdtContent>
          <w:r w:rsidR="00973D25">
            <w:rPr>
              <w:lang w:val="en-US"/>
            </w:rPr>
            <w:fldChar w:fldCharType="begin"/>
          </w:r>
          <w:r w:rsidR="00563976">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00973D25">
            <w:rPr>
              <w:lang w:val="en-US"/>
            </w:rPr>
            <w:fldChar w:fldCharType="separate"/>
          </w:r>
          <w:r w:rsidR="00563976">
            <w:rPr>
              <w:lang w:val="en-US"/>
            </w:rPr>
            <w:t>(Alber, 1995; Colombo, 2012; Damiani et al., 2011; Kraus et al., 2010)</w:t>
          </w:r>
          <w:r w:rsidR="00973D25">
            <w:rPr>
              <w:lang w:val="en-US"/>
            </w:rPr>
            <w:fldChar w:fldCharType="end"/>
          </w:r>
        </w:sdtContent>
      </w:sdt>
      <w:r w:rsidR="00D9383E">
        <w:rPr>
          <w:lang w:val="en-US"/>
        </w:rPr>
        <w:t>.</w:t>
      </w:r>
      <w:r w:rsidR="00973D25">
        <w:rPr>
          <w:lang w:val="en-US"/>
        </w:rPr>
        <w:t xml:space="preserve"> </w:t>
      </w:r>
      <w:r w:rsidR="00D9383E">
        <w:rPr>
          <w:lang w:val="en-US"/>
        </w:rPr>
        <w:t>O</w:t>
      </w:r>
      <w:r w:rsidR="00973D25">
        <w:rPr>
          <w:lang w:val="en-US"/>
        </w:rPr>
        <w:t xml:space="preserve">nly </w:t>
      </w:r>
      <w:sdt>
        <w:sdtPr>
          <w:rPr>
            <w:lang w:val="en-US"/>
          </w:rPr>
          <w:alias w:val="Don’t edit this field."/>
          <w:tag w:val="CitaviPlaceholder#173f1a7f-cdac-4497-b6b8-3376e266d6ac"/>
          <w:id w:val="-597562447"/>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Pr>
              <w:lang w:val="en-US"/>
            </w:rPr>
            <w:fldChar w:fldCharType="separate"/>
          </w:r>
          <w:r w:rsidR="00563976">
            <w:rPr>
              <w:lang w:val="en-US"/>
            </w:rPr>
            <w:t>Pommer et al.</w:t>
          </w:r>
          <w:r w:rsidR="00973D25">
            <w:rPr>
              <w:lang w:val="en-US"/>
            </w:rPr>
            <w:fldChar w:fldCharType="end"/>
          </w:r>
        </w:sdtContent>
      </w:sdt>
      <w:r w:rsidR="00973D25" w:rsidRPr="006621CC">
        <w:t xml:space="preserve"> </w:t>
      </w:r>
      <w:sdt>
        <w:sdtPr>
          <w:alias w:val="Don’t edit this field."/>
          <w:tag w:val="CitaviPlaceholder#56d2e54e-9752-4529-b709-d0a5d9423023"/>
          <w:id w:val="1605688559"/>
          <w:placeholder>
            <w:docPart w:val="BA4933A98030458B918C9F0ABAEC5A28"/>
          </w:placeholder>
        </w:sdtPr>
        <w:sdtEndPr>
          <w:rPr>
            <w:lang w:val="en-US"/>
          </w:rPr>
        </w:sdtEndPr>
        <w:sdtContent>
          <w:r w:rsidR="00973D25">
            <w:rPr>
              <w:lang w:val="en-US"/>
            </w:rPr>
            <w:fldChar w:fldCharType="begin"/>
          </w:r>
          <w:r w:rsidR="00563976">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563976" w:rsidRPr="00563976">
            <w:rPr>
              <w:lang w:val="en-US"/>
            </w:rPr>
            <w:instrText>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Pr>
              <w:lang w:val="en-US"/>
            </w:rPr>
            <w:fldChar w:fldCharType="separate"/>
          </w:r>
          <w:r w:rsidR="00563976">
            <w:rPr>
              <w:lang w:val="en-US"/>
            </w:rPr>
            <w:t>(2009)</w:t>
          </w:r>
          <w:r w:rsidR="00973D25">
            <w:rPr>
              <w:lang w:val="en-US"/>
            </w:rPr>
            <w:fldChar w:fldCharType="end"/>
          </w:r>
        </w:sdtContent>
      </w:sdt>
      <w:r w:rsidR="00973D25" w:rsidRPr="00774363">
        <w:rPr>
          <w:lang w:val="en-US"/>
        </w:rPr>
        <w:t xml:space="preserve"> use Share-Data for their typology and are thus the only ones using micro-data for their analysis. </w:t>
      </w:r>
      <w:r w:rsidR="00D9383E">
        <w:rPr>
          <w:lang w:val="en-US"/>
        </w:rPr>
        <w:t>Solely</w:t>
      </w:r>
      <w:r w:rsidR="00973D25">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Pr>
              <w:lang w:val="en-US"/>
            </w:rPr>
            <w:fldChar w:fldCharType="separate"/>
          </w:r>
          <w:r w:rsidR="00563976">
            <w:rPr>
              <w:lang w:val="en-US"/>
            </w:rPr>
            <w:t>Kraus et al.</w:t>
          </w:r>
          <w:r w:rsidR="00973D25">
            <w:rPr>
              <w:lang w:val="en-US"/>
            </w:rPr>
            <w:fldChar w:fldCharType="end"/>
          </w:r>
        </w:sdtContent>
      </w:sdt>
      <w:r w:rsidR="00973D25">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use data which include th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EndPr/>
        <w:sdtContent>
          <w:r w:rsidR="00973D25">
            <w:rPr>
              <w:lang w:val="en-US"/>
            </w:rPr>
            <w:fldChar w:fldCharType="begin"/>
          </w:r>
          <w:r w:rsidR="00973D25">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Pr>
              <w:lang w:val="en-US"/>
            </w:rPr>
            <w:fldChar w:fldCharType="separate"/>
          </w:r>
          <w:r w:rsidR="00563976">
            <w:rPr>
              <w:lang w:val="en-US"/>
            </w:rPr>
            <w:t>(Reibling, 2010; Reibling et al., 2019)</w:t>
          </w:r>
          <w:r w:rsidR="00973D25">
            <w:rPr>
              <w:lang w:val="en-US"/>
            </w:rPr>
            <w:fldChar w:fldCharType="end"/>
          </w:r>
        </w:sdtContent>
      </w:sdt>
      <w:r w:rsidR="00973D25">
        <w:rPr>
          <w:lang w:val="en-US"/>
        </w:rPr>
        <w:t xml:space="preserve"> and is </w:t>
      </w:r>
      <w:r w:rsidR="00CB5610">
        <w:rPr>
          <w:lang w:val="en-US"/>
        </w:rPr>
        <w:t>operationalized</w:t>
      </w:r>
      <w:r w:rsidR="00973D25">
        <w:rPr>
          <w:lang w:val="en-US"/>
        </w:rPr>
        <w:t xml:space="preserve"> via </w:t>
      </w:r>
      <w:r>
        <w:rPr>
          <w:lang w:val="en-US"/>
        </w:rPr>
        <w:t>means-testing for benefits, entitlement to residential</w:t>
      </w:r>
      <w:r w:rsidR="00673314">
        <w:rPr>
          <w:lang w:val="en-US"/>
        </w:rPr>
        <w:t xml:space="preserve"> care</w:t>
      </w:r>
      <w:r>
        <w:rPr>
          <w:lang w:val="en-US"/>
        </w:rPr>
        <w:t>, home-care benefits and cash benefits as well as choice restrictions</w:t>
      </w:r>
      <w:r w:rsidR="00973D25">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Pr>
              <w:lang w:val="en-US"/>
            </w:rPr>
            <w:fldChar w:fldCharType="separate"/>
          </w:r>
          <w:r w:rsidR="00563976">
            <w:rPr>
              <w:lang w:val="en-US"/>
            </w:rPr>
            <w:t>Kraus et al.'s</w:t>
          </w:r>
          <w:r w:rsidR="00973D25">
            <w:rPr>
              <w:lang w:val="en-US"/>
            </w:rPr>
            <w:fldChar w:fldCharType="end"/>
          </w:r>
        </w:sdtContent>
      </w:sdt>
      <w:r w:rsidR="00973D25">
        <w:rPr>
          <w:lang w:val="en-US"/>
        </w:rPr>
        <w:t xml:space="preserve"> </w:t>
      </w:r>
      <w:sdt>
        <w:sdtPr>
          <w:rPr>
            <w:lang w:val="en-US"/>
          </w:rPr>
          <w:alias w:val="Don't edit this field"/>
          <w:tag w:val="CitaviPlaceholder#58b7270c-f801-42da-900b-50a9b81681fe"/>
          <w:id w:val="-958026672"/>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typology</w:t>
      </w:r>
      <w:r>
        <w:rPr>
          <w:lang w:val="en-US"/>
        </w:rPr>
        <w:t>.</w:t>
      </w:r>
    </w:p>
    <w:p w14:paraId="59539C23" w14:textId="1965322C" w:rsidR="0001050A" w:rsidRPr="00840047" w:rsidRDefault="00673314" w:rsidP="0001050A">
      <w:pPr>
        <w:spacing w:line="360" w:lineRule="auto"/>
        <w:jc w:val="both"/>
        <w:rPr>
          <w:lang w:val="en-GB"/>
        </w:rPr>
      </w:pPr>
      <w:r>
        <w:rPr>
          <w:lang w:val="en-US"/>
        </w:rPr>
        <w:t xml:space="preserve">The </w:t>
      </w:r>
      <w:r w:rsidR="006E55FF">
        <w:rPr>
          <w:lang w:val="en-US"/>
        </w:rPr>
        <w:t>results</w:t>
      </w:r>
      <w:r>
        <w:rPr>
          <w:lang w:val="en-US"/>
        </w:rPr>
        <w:t xml:space="preserve"> of these typologies are certainly influenced by their focus and aim but also by</w:t>
      </w:r>
      <w:r w:rsidR="006E55FF">
        <w:rPr>
          <w:lang w:val="en-US"/>
        </w:rPr>
        <w:t xml:space="preserve"> the number of included countries. </w:t>
      </w:r>
      <w:r w:rsidR="00A02BFB">
        <w:rPr>
          <w:lang w:val="en-US"/>
        </w:rPr>
        <w:t>The included</w:t>
      </w:r>
      <w:r w:rsidR="00B14BB1">
        <w:rPr>
          <w:lang w:val="en-US"/>
        </w:rPr>
        <w:t xml:space="preserve"> country cases vary from about ten </w:t>
      </w:r>
      <w:r w:rsidR="00025E2C">
        <w:rPr>
          <w:lang w:val="en-US"/>
        </w:rPr>
        <w:t>European</w:t>
      </w:r>
      <w:r>
        <w:rPr>
          <w:lang w:val="en-US"/>
        </w:rPr>
        <w:t xml:space="preserve"> and OCED</w:t>
      </w:r>
      <w:r w:rsidR="00B14BB1">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Pr>
              <w:lang w:val="en-US"/>
            </w:rPr>
            <w:fldChar w:fldCharType="separate"/>
          </w:r>
          <w:r w:rsidR="00563976">
            <w:rPr>
              <w:lang w:val="en-US"/>
            </w:rPr>
            <w:t>(Alber, 1995; Halásková et al., 2017; Pommer et al., 2009)</w:t>
          </w:r>
          <w:r w:rsidR="00EF3AEC">
            <w:rPr>
              <w:lang w:val="en-US"/>
            </w:rPr>
            <w:fldChar w:fldCharType="end"/>
          </w:r>
        </w:sdtContent>
      </w:sdt>
      <w:r w:rsidR="00B14BB1">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Pr>
              <w:lang w:val="en-US"/>
            </w:rPr>
            <w:fldChar w:fldCharType="separate"/>
          </w:r>
          <w:r w:rsidR="00563976">
            <w:t>(Damiani et al., 2011; Kraus et al., 2010)</w:t>
          </w:r>
          <w:r w:rsidR="00EF3AEC">
            <w:rPr>
              <w:lang w:val="en-US"/>
            </w:rPr>
            <w:fldChar w:fldCharType="end"/>
          </w:r>
        </w:sdtContent>
      </w:sdt>
      <w:r w:rsidR="00747F35" w:rsidRPr="00EF3AEC">
        <w:t xml:space="preserve"> </w:t>
      </w:r>
      <w:proofErr w:type="spellStart"/>
      <w:r w:rsidR="00747F35" w:rsidRPr="00EF3AEC">
        <w:t>and</w:t>
      </w:r>
      <w:proofErr w:type="spellEnd"/>
      <w:r w:rsidR="00747F35" w:rsidRPr="00EF3AEC">
        <w:t xml:space="preserve"> OECD</w:t>
      </w:r>
      <w:r w:rsidR="00F211E8">
        <w:t xml:space="preserve"> </w:t>
      </w:r>
      <w:proofErr w:type="spellStart"/>
      <w:r w:rsidR="00F211E8">
        <w:t>cases</w:t>
      </w:r>
      <w:proofErr w:type="spellEnd"/>
      <w:r w:rsidR="00EF3AEC">
        <w:t xml:space="preserve"> </w:t>
      </w:r>
      <w:sdt>
        <w:sdtPr>
          <w:alias w:val="Don't edit this field"/>
          <w:tag w:val="CitaviPlaceholder#79735e07-5829-4993-8392-a2e4ebe9a7db"/>
          <w:id w:val="-761760294"/>
          <w:placeholder>
            <w:docPart w:val="DefaultPlaceholder_-1854013440"/>
          </w:placeholder>
        </w:sdtPr>
        <w:sdtEndPr/>
        <w:sdtContent>
          <w:r w:rsidR="00EF3AEC">
            <w:fldChar w:fldCharType="begin"/>
          </w:r>
          <w:r w:rsidR="00563976">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563976" w:rsidRPr="008B0625">
            <w:rPr>
              <w:lang w:val="en-US"/>
            </w:rPr>
            <w:instrText>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563976">
            <w:rPr>
              <w:lang w:val="en-US"/>
            </w:rPr>
            <w:t>(Colombo, 2012)</w:t>
          </w:r>
          <w:r w:rsidR="00EF3AEC">
            <w:fldChar w:fldCharType="end"/>
          </w:r>
        </w:sdtContent>
      </w:sdt>
      <w:r w:rsidR="00747F35" w:rsidRPr="00EF3AEC">
        <w:rPr>
          <w:lang w:val="en-US"/>
        </w:rPr>
        <w:t xml:space="preserve">. </w:t>
      </w:r>
      <w:r>
        <w:rPr>
          <w:lang w:val="en-US"/>
        </w:rPr>
        <w:t xml:space="preserve">Despite </w:t>
      </w:r>
      <w:r w:rsidR="00CB5610">
        <w:rPr>
          <w:lang w:val="en-US"/>
        </w:rPr>
        <w:t>the</w:t>
      </w:r>
      <w:r>
        <w:rPr>
          <w:lang w:val="en-US"/>
        </w:rPr>
        <w:t xml:space="preserve"> </w:t>
      </w:r>
      <w:r w:rsidR="006E55FF">
        <w:rPr>
          <w:lang w:val="en-US"/>
        </w:rPr>
        <w:t xml:space="preserve">large variety in the number of clusters and the composition of those clusters in the different typologies some similarities and parallels can be depicted. The most robust cluster is a </w:t>
      </w:r>
      <w:r w:rsidR="00576CF1">
        <w:rPr>
          <w:lang w:val="en-US"/>
        </w:rPr>
        <w:t>Scandinavian</w:t>
      </w:r>
      <w:r w:rsidR="006E55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EndPr/>
        <w:sdtContent>
          <w:r w:rsidR="006E55FF">
            <w:rPr>
              <w:lang w:val="en-US"/>
            </w:rPr>
            <w:fldChar w:fldCharType="begin"/>
          </w:r>
          <w:r w:rsidR="006E55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563976">
            <w:instrText>U5ZTYxOWE2IiwiTW9kaWZpZWRPbiI6IjIwMTgtMTItMTJUMTA6Mzk6MjMiLCJQcm9qZWN0Ijp7IiRyZWYiOiI1In19XSw</w:instrText>
          </w:r>
          <w:r w:rsidR="006E55FF" w:rsidRPr="00576CF1">
            <w:instrText>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Pr>
              <w:lang w:val="en-US"/>
            </w:rPr>
            <w:fldChar w:fldCharType="separate"/>
          </w:r>
          <w:r w:rsidR="00563976">
            <w:t xml:space="preserve">(Alber, 1995; Colombo, 2012; Damiani et al., 2011; Kraus </w:t>
          </w:r>
          <w:r w:rsidR="00563976">
            <w:lastRenderedPageBreak/>
            <w:t>et al., 2010; Pommer et al., 2009)</w:t>
          </w:r>
          <w:r w:rsidR="006E55FF">
            <w:rPr>
              <w:lang w:val="en-US"/>
            </w:rPr>
            <w:fldChar w:fldCharType="end"/>
          </w:r>
        </w:sdtContent>
      </w:sdt>
      <w:r w:rsidR="00576CF1" w:rsidRPr="00576CF1">
        <w:t xml:space="preserve">. </w:t>
      </w:r>
      <w:r w:rsidR="00576CF1" w:rsidRPr="00576CF1">
        <w:rPr>
          <w:lang w:val="en-US"/>
        </w:rPr>
        <w:t>Cluster</w:t>
      </w:r>
      <w:r w:rsidR="00D9383E">
        <w:rPr>
          <w:lang w:val="en-US"/>
        </w:rPr>
        <w:t>s</w:t>
      </w:r>
      <w:r w:rsidR="00576CF1" w:rsidRPr="00576CF1">
        <w:rPr>
          <w:lang w:val="en-US"/>
        </w:rPr>
        <w:t xml:space="preserve"> which include only Eastern European countries can be found in the typologies by</w:t>
      </w:r>
      <w:r w:rsidR="00576CF1">
        <w:rPr>
          <w:lang w:val="en-US"/>
        </w:rPr>
        <w:t xml:space="preserve"> </w:t>
      </w:r>
      <w:sdt>
        <w:sdtPr>
          <w:rPr>
            <w:lang w:val="en-US"/>
          </w:rPr>
          <w:alias w:val="Don't edit this field"/>
          <w:tag w:val="CitaviPlaceholder#0f21f7c5-935d-431d-8f43-9a3a72a7486a"/>
          <w:id w:val="-171750126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Pr>
              <w:lang w:val="en-US"/>
            </w:rPr>
            <w:fldChar w:fldCharType="separate"/>
          </w:r>
          <w:r>
            <w:rPr>
              <w:lang w:val="en-US"/>
            </w:rPr>
            <w:t>Damiani et al.</w:t>
          </w:r>
          <w:r>
            <w:rPr>
              <w:lang w:val="en-US"/>
            </w:rPr>
            <w:fldChar w:fldCharType="end"/>
          </w:r>
        </w:sdtContent>
      </w:sdt>
      <w:r>
        <w:rPr>
          <w:lang w:val="en-US"/>
        </w:rPr>
        <w:t xml:space="preserve"> </w:t>
      </w:r>
      <w:sdt>
        <w:sdtPr>
          <w:rPr>
            <w:lang w:val="en-US"/>
          </w:rPr>
          <w:alias w:val="Don't edit this field"/>
          <w:tag w:val="CitaviPlaceholder#d0108165-df8a-40f8-8533-928d23de5c8e"/>
          <w:id w:val="174960721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Pr>
              <w:lang w:val="en-US"/>
            </w:rPr>
            <w:fldChar w:fldCharType="separate"/>
          </w:r>
          <w:r>
            <w:rPr>
              <w:lang w:val="en-US"/>
            </w:rPr>
            <w:t>(2011)</w:t>
          </w:r>
          <w:r>
            <w:rPr>
              <w:lang w:val="en-US"/>
            </w:rPr>
            <w:fldChar w:fldCharType="end"/>
          </w:r>
        </w:sdtContent>
      </w:sdt>
      <w:r>
        <w:rPr>
          <w:lang w:val="en-US"/>
        </w:rPr>
        <w:t xml:space="preserve">, </w:t>
      </w:r>
      <w:sdt>
        <w:sdtPr>
          <w:rPr>
            <w:lang w:val="en-US"/>
          </w:rPr>
          <w:alias w:val="Don't edit this field"/>
          <w:tag w:val="CitaviPlaceholder#83a5afb5-d88c-4143-9088-b8476cfb3efb"/>
          <w:id w:val="1522355299"/>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Pr>
              <w:lang w:val="en-US"/>
            </w:rPr>
            <w:fldChar w:fldCharType="separate"/>
          </w:r>
          <w:r>
            <w:rPr>
              <w:lang w:val="en-US"/>
            </w:rPr>
            <w:t>Halásková et al.</w:t>
          </w:r>
          <w:r>
            <w:rPr>
              <w:lang w:val="en-US"/>
            </w:rPr>
            <w:fldChar w:fldCharType="end"/>
          </w:r>
        </w:sdtContent>
      </w:sdt>
      <w:r>
        <w:rPr>
          <w:lang w:val="en-US"/>
        </w:rPr>
        <w:t xml:space="preserve"> </w:t>
      </w:r>
      <w:sdt>
        <w:sdtPr>
          <w:rPr>
            <w:lang w:val="en-US"/>
          </w:rPr>
          <w:alias w:val="Don't edit this field"/>
          <w:tag w:val="CitaviPlaceholder#d5bb423c-fa5a-4067-8391-d3d6138992e4"/>
          <w:id w:val="-104004738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Pr>
              <w:lang w:val="en-US"/>
            </w:rPr>
            <w:fldChar w:fldCharType="separate"/>
          </w:r>
          <w:r>
            <w:rPr>
              <w:lang w:val="en-US"/>
            </w:rPr>
            <w:t>(2017)</w:t>
          </w:r>
          <w:r>
            <w:rPr>
              <w:lang w:val="en-US"/>
            </w:rPr>
            <w:fldChar w:fldCharType="end"/>
          </w:r>
        </w:sdtContent>
      </w:sdt>
      <w:r>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ab74239e-f503-405f-8239-386cda3d4e95"/>
          <w:id w:val="119696493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Pr>
              <w:lang w:val="en-US"/>
            </w:rPr>
            <w:fldChar w:fldCharType="separate"/>
          </w:r>
          <w:r>
            <w:rPr>
              <w:lang w:val="en-US"/>
            </w:rPr>
            <w:t>(2010)</w:t>
          </w:r>
          <w:r>
            <w:rPr>
              <w:lang w:val="en-US"/>
            </w:rPr>
            <w:fldChar w:fldCharType="end"/>
          </w:r>
        </w:sdtContent>
      </w:sdt>
      <w:r w:rsidR="00576CF1">
        <w:rPr>
          <w:lang w:val="en-US"/>
        </w:rPr>
        <w:t xml:space="preserve"> In these clusters often Bulgaria, Hungary, the Czech Republic, Estonia and Slovakia are included yet also othe</w:t>
      </w:r>
      <w:r>
        <w:rPr>
          <w:lang w:val="en-US"/>
        </w:rPr>
        <w:t>r Eastern European countries</w:t>
      </w:r>
      <w:r w:rsidR="00576CF1">
        <w:rPr>
          <w:lang w:val="en-US"/>
        </w:rPr>
        <w:t xml:space="preserve"> join. In some cases (a second) cluster which incorporates Eastern-European as well as Southern </w:t>
      </w:r>
      <w:r w:rsidR="00C33DD0">
        <w:rPr>
          <w:lang w:val="en-US"/>
        </w:rPr>
        <w:t>European</w:t>
      </w:r>
      <w:r w:rsidR="00576CF1">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EndPr/>
        <w:sdtContent>
          <w:r w:rsidR="00576CF1">
            <w:rPr>
              <w:lang w:val="en-US"/>
            </w:rPr>
            <w:fldChar w:fldCharType="begin"/>
          </w:r>
          <w:r w:rsidR="00576CF1">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Pr>
              <w:lang w:val="en-US"/>
            </w:rPr>
            <w:fldChar w:fldCharType="separate"/>
          </w:r>
          <w:r w:rsidR="00563976">
            <w:rPr>
              <w:lang w:val="en-US"/>
            </w:rPr>
            <w:t>(Damiani et al., 2011; Kraus et al., 2010; Colombo et al., 2011)</w:t>
          </w:r>
          <w:r w:rsidR="00576CF1">
            <w:rPr>
              <w:lang w:val="en-US"/>
            </w:rPr>
            <w:fldChar w:fldCharType="end"/>
          </w:r>
        </w:sdtContent>
      </w:sdt>
      <w:r w:rsidR="00C33DD0">
        <w:rPr>
          <w:lang w:val="en-US"/>
        </w:rPr>
        <w:t xml:space="preserve"> including Italy, Spain and Greece. These countries </w:t>
      </w:r>
      <w:r>
        <w:rPr>
          <w:lang w:val="en-US"/>
        </w:rPr>
        <w:t xml:space="preserve">are only depicted in </w:t>
      </w:r>
      <w:r w:rsidR="00C33DD0">
        <w:rPr>
          <w:lang w:val="en-US"/>
        </w:rPr>
        <w:t>a genuine Southern European cluster</w:t>
      </w:r>
      <w:r>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Pr>
              <w:lang w:val="en-US"/>
            </w:rPr>
            <w:fldChar w:fldCharType="separate"/>
          </w:r>
          <w:r>
            <w:rPr>
              <w:lang w:val="en-US"/>
            </w:rPr>
            <w:t>Pommer et al.</w:t>
          </w:r>
          <w:r>
            <w:rPr>
              <w:lang w:val="en-US"/>
            </w:rPr>
            <w:fldChar w:fldCharType="end"/>
          </w:r>
        </w:sdtContent>
      </w:sdt>
      <w:r>
        <w:rPr>
          <w:lang w:val="en-US"/>
        </w:rPr>
        <w:t xml:space="preserve"> </w:t>
      </w:r>
      <w:sdt>
        <w:sdtPr>
          <w:rPr>
            <w:lang w:val="en-US"/>
          </w:rPr>
          <w:alias w:val="Don't edit this field"/>
          <w:tag w:val="CitaviPlaceholder#bb2aa1e1-7798-4fc5-9d08-dd76a6e895af"/>
          <w:id w:val="210622644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Pr>
              <w:lang w:val="en-US"/>
            </w:rPr>
            <w:fldChar w:fldCharType="separate"/>
          </w:r>
          <w:r>
            <w:rPr>
              <w:lang w:val="en-US"/>
            </w:rPr>
            <w:t>(2009)</w:t>
          </w:r>
          <w:r>
            <w:rPr>
              <w:lang w:val="en-US"/>
            </w:rPr>
            <w:fldChar w:fldCharType="end"/>
          </w:r>
        </w:sdtContent>
      </w:sdt>
      <w:r w:rsidR="00C33DD0">
        <w:rPr>
          <w:lang w:val="en-US"/>
        </w:rPr>
        <w:t xml:space="preserve">. Continental </w:t>
      </w:r>
      <w:r>
        <w:rPr>
          <w:lang w:val="en-US"/>
        </w:rPr>
        <w:t>European</w:t>
      </w:r>
      <w:r w:rsidR="00C33DD0">
        <w:rPr>
          <w:lang w:val="en-US"/>
        </w:rPr>
        <w:t xml:space="preserve"> countries </w:t>
      </w:r>
      <w:r>
        <w:rPr>
          <w:lang w:val="en-GB"/>
        </w:rPr>
        <w:t>such as Germany</w:t>
      </w:r>
      <w:r w:rsidR="00C33DD0" w:rsidRPr="00840047">
        <w:rPr>
          <w:lang w:val="en-GB"/>
        </w:rPr>
        <w:t>, France, Austria, Belgium and Luxemburg can be found in many typologies together in one clust</w:t>
      </w:r>
      <w:r w:rsidR="00D9383E">
        <w:rPr>
          <w:lang w:val="en-GB"/>
        </w:rPr>
        <w:t>er but</w:t>
      </w:r>
      <w:r w:rsidR="00C33DD0" w:rsidRPr="00840047">
        <w:rPr>
          <w:lang w:val="en-GB"/>
        </w:rPr>
        <w:t xml:space="preserve"> mostly</w:t>
      </w:r>
      <w:r w:rsidR="003C0489">
        <w:rPr>
          <w:lang w:val="en-GB"/>
        </w:rPr>
        <w:t xml:space="preserve"> </w:t>
      </w:r>
      <w:r w:rsidR="00D9383E">
        <w:rPr>
          <w:lang w:val="en-GB"/>
        </w:rPr>
        <w:t>together with some</w:t>
      </w:r>
      <w:r w:rsidR="00C33DD0" w:rsidRPr="00840047">
        <w:rPr>
          <w:lang w:val="en-GB"/>
        </w:rPr>
        <w:t xml:space="preserve"> Eastern European or </w:t>
      </w:r>
      <w:r w:rsidRPr="00840047">
        <w:rPr>
          <w:lang w:val="en-GB"/>
        </w:rPr>
        <w:t>Northern</w:t>
      </w:r>
      <w:r w:rsidR="00C33DD0" w:rsidRPr="00840047">
        <w:rPr>
          <w:lang w:val="en-GB"/>
        </w:rPr>
        <w:t xml:space="preserve"> Europe</w:t>
      </w:r>
      <w:r w:rsidR="00D9383E">
        <w:rPr>
          <w:lang w:val="en-GB"/>
        </w:rPr>
        <w:t>an countries</w:t>
      </w:r>
      <w:r w:rsidR="00C33DD0" w:rsidRPr="00840047">
        <w:rPr>
          <w:lang w:val="en-GB"/>
        </w:rPr>
        <w:t xml:space="preserve"> </w:t>
      </w:r>
      <w:sdt>
        <w:sdtPr>
          <w:rPr>
            <w:lang w:val="en-GB"/>
          </w:rPr>
          <w:alias w:val="Don't edit this field"/>
          <w:tag w:val="CitaviPlaceholder#ac075ab2-9a9c-415c-a0ad-f7575379beaa"/>
          <w:id w:val="816533927"/>
          <w:placeholder>
            <w:docPart w:val="DefaultPlaceholder_-1854013440"/>
          </w:placeholder>
        </w:sdtPr>
        <w:sdtEndPr/>
        <w:sdtContent>
          <w:r w:rsidR="00C33DD0" w:rsidRPr="00840047">
            <w:rPr>
              <w:lang w:val="en-GB"/>
            </w:rPr>
            <w:fldChar w:fldCharType="begin"/>
          </w:r>
          <w:r w:rsidR="00C33DD0" w:rsidRPr="00840047">
            <w:rPr>
              <w:lang w:val="en-GB"/>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563976">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840047">
            <w:rPr>
              <w:lang w:val="en-GB"/>
            </w:rPr>
            <w:fldChar w:fldCharType="separate"/>
          </w:r>
          <w:r w:rsidR="00563976" w:rsidRPr="00563976">
            <w:t xml:space="preserve">(Alber, 1995; </w:t>
          </w:r>
          <w:proofErr w:type="spellStart"/>
          <w:r w:rsidR="00563976" w:rsidRPr="00563976">
            <w:t>Damiani</w:t>
          </w:r>
          <w:proofErr w:type="spellEnd"/>
          <w:r w:rsidR="00563976" w:rsidRPr="00563976">
            <w:t xml:space="preserve"> et al., 2011; Halásková et al., 2017; Kraus et al., 2010; Pommer et al., 2009)</w:t>
          </w:r>
          <w:r w:rsidR="00C33DD0" w:rsidRPr="00840047">
            <w:rPr>
              <w:lang w:val="en-GB"/>
            </w:rPr>
            <w:fldChar w:fldCharType="end"/>
          </w:r>
        </w:sdtContent>
      </w:sdt>
      <w:r w:rsidR="00C33DD0" w:rsidRPr="00563976">
        <w:t xml:space="preserve">. </w:t>
      </w:r>
      <w:r w:rsidR="00C33DD0" w:rsidRPr="00840047">
        <w:rPr>
          <w:lang w:val="en-GB"/>
        </w:rPr>
        <w:t>Non-</w:t>
      </w:r>
      <w:r w:rsidR="00840047" w:rsidRPr="00840047">
        <w:rPr>
          <w:lang w:val="en-GB"/>
        </w:rPr>
        <w:t>European</w:t>
      </w:r>
      <w:r w:rsidR="00C33DD0" w:rsidRPr="00840047">
        <w:rPr>
          <w:lang w:val="en-GB"/>
        </w:rPr>
        <w:t xml:space="preserve"> countries are rarely included in the</w:t>
      </w:r>
      <w:r w:rsidR="001D3817">
        <w:rPr>
          <w:lang w:val="en-GB"/>
        </w:rPr>
        <w:t xml:space="preserve"> typologies. The typology by </w:t>
      </w:r>
      <w:sdt>
        <w:sdtPr>
          <w:rPr>
            <w:lang w:val="en-GB"/>
          </w:rPr>
          <w:alias w:val="Don't edit this field"/>
          <w:tag w:val="CitaviPlaceholder#ae40fb7e-ba8b-4785-a379-bfe8b9ec6862"/>
          <w:id w:val="-1215264994"/>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Pr>
              <w:lang w:val="en-GB"/>
            </w:rPr>
            <w:fldChar w:fldCharType="separate"/>
          </w:r>
          <w:r w:rsidR="00563976">
            <w:rPr>
              <w:lang w:val="en-GB"/>
            </w:rPr>
            <w:t>Colombo</w:t>
          </w:r>
          <w:r w:rsidR="001D3817">
            <w:rPr>
              <w:lang w:val="en-GB"/>
            </w:rPr>
            <w:fldChar w:fldCharType="end"/>
          </w:r>
        </w:sdtContent>
      </w:sdt>
      <w:r w:rsidR="001D3817">
        <w:rPr>
          <w:lang w:val="en-GB"/>
        </w:rPr>
        <w:t xml:space="preserve"> </w:t>
      </w:r>
      <w:sdt>
        <w:sdtPr>
          <w:rPr>
            <w:lang w:val="en-GB"/>
          </w:rPr>
          <w:alias w:val="Don't edit this field"/>
          <w:tag w:val="CitaviPlaceholder#0e055871-e69b-4b5d-91c9-1dc40ed13d38"/>
          <w:id w:val="-800459153"/>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Pr>
              <w:lang w:val="en-GB"/>
            </w:rPr>
            <w:fldChar w:fldCharType="separate"/>
          </w:r>
          <w:r w:rsidR="00563976">
            <w:rPr>
              <w:lang w:val="en-GB"/>
            </w:rPr>
            <w:t>(2012)</w:t>
          </w:r>
          <w:r w:rsidR="001D3817">
            <w:rPr>
              <w:lang w:val="en-GB"/>
            </w:rPr>
            <w:fldChar w:fldCharType="end"/>
          </w:r>
        </w:sdtContent>
      </w:sdt>
      <w:r w:rsidR="001D3817">
        <w:rPr>
          <w:lang w:val="en-GB"/>
        </w:rPr>
        <w:t>, which categorize countries based on financing indicators include Japan and South Korea in</w:t>
      </w:r>
      <w:r w:rsidR="003C0489">
        <w:rPr>
          <w:lang w:val="en-GB"/>
        </w:rPr>
        <w:t xml:space="preserve"> a</w:t>
      </w:r>
      <w:r w:rsidR="001D3817">
        <w:rPr>
          <w:lang w:val="en-GB"/>
        </w:rPr>
        <w:t xml:space="preserve"> cluster with Germany, Luxemburg and the Netherlands due to their common </w:t>
      </w:r>
      <w:r w:rsidR="003C0489">
        <w:rPr>
          <w:lang w:val="en-GB"/>
        </w:rPr>
        <w:t>social insurance approach, whereas</w:t>
      </w:r>
      <w:r w:rsidR="001D3817">
        <w:rPr>
          <w:lang w:val="en-GB"/>
        </w:rPr>
        <w:t xml:space="preserve"> New Zealand and Canada are in a cluster with Greece, Spain and Switzerland due to their universal but means-tested financing </w:t>
      </w:r>
      <w:r w:rsidR="00CB5610">
        <w:rPr>
          <w:lang w:val="en-GB"/>
        </w:rPr>
        <w:t>approach</w:t>
      </w:r>
      <w:r w:rsidR="001D3817">
        <w:rPr>
          <w:lang w:val="en-GB"/>
        </w:rPr>
        <w:t xml:space="preserve">. </w:t>
      </w:r>
      <w:sdt>
        <w:sdtPr>
          <w:rPr>
            <w:lang w:val="en-GB"/>
          </w:rPr>
          <w:alias w:val="Don't edit this field"/>
          <w:tag w:val="CitaviPlaceholder#7292d6e0-f3b9-485d-a452-90cd53122ff9"/>
          <w:id w:val="1119409149"/>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Pr>
              <w:lang w:val="en-GB"/>
            </w:rPr>
            <w:fldChar w:fldCharType="separate"/>
          </w:r>
          <w:r w:rsidR="00563976">
            <w:rPr>
              <w:lang w:val="en-GB"/>
            </w:rPr>
            <w:t>Halásková et al.</w:t>
          </w:r>
          <w:r w:rsidR="001D3817">
            <w:rPr>
              <w:lang w:val="en-GB"/>
            </w:rPr>
            <w:fldChar w:fldCharType="end"/>
          </w:r>
        </w:sdtContent>
      </w:sdt>
      <w:r w:rsidR="001D3817">
        <w:rPr>
          <w:lang w:val="en-GB"/>
        </w:rPr>
        <w:t xml:space="preserve"> </w:t>
      </w:r>
      <w:sdt>
        <w:sdtPr>
          <w:rPr>
            <w:lang w:val="en-GB"/>
          </w:rPr>
          <w:alias w:val="Don't edit this field"/>
          <w:tag w:val="CitaviPlaceholder#27ae11d1-88b3-448f-a06a-03bc3432cd88"/>
          <w:id w:val="-949930580"/>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Pr>
              <w:lang w:val="en-GB"/>
            </w:rPr>
            <w:fldChar w:fldCharType="separate"/>
          </w:r>
          <w:r w:rsidR="00563976">
            <w:rPr>
              <w:lang w:val="en-GB"/>
            </w:rPr>
            <w:t>(2017)</w:t>
          </w:r>
          <w:r w:rsidR="001D3817">
            <w:rPr>
              <w:lang w:val="en-GB"/>
            </w:rPr>
            <w:fldChar w:fldCharType="end"/>
          </w:r>
        </w:sdtContent>
      </w:sdt>
      <w:r w:rsidR="001D3817">
        <w:rPr>
          <w:lang w:val="en-GB"/>
        </w:rPr>
        <w:t xml:space="preserve"> find Australia and South Korea in one cluster.</w:t>
      </w:r>
    </w:p>
    <w:p w14:paraId="63AF5C88" w14:textId="606ED1E2"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w:t>
      </w:r>
      <w:r w:rsidR="006D1F30">
        <w:rPr>
          <w:lang w:val="en-US"/>
        </w:rPr>
        <w:t xml:space="preserve">s room for extension. Most typologies only use quantitative indicators where a </w:t>
      </w:r>
      <w:r w:rsidR="00245A78">
        <w:rPr>
          <w:lang w:val="en-US"/>
        </w:rPr>
        <w:t>huge</w:t>
      </w:r>
      <w:r w:rsidR="006D1F30">
        <w:rPr>
          <w:lang w:val="en-US"/>
        </w:rPr>
        <w:t xml:space="preserve"> weight lies on financing indicators. Institutional indicators </w:t>
      </w:r>
      <w:r>
        <w:rPr>
          <w:lang w:val="en-US"/>
        </w:rPr>
        <w:t xml:space="preserve">focusing on access to long-term care are rarely used. </w:t>
      </w:r>
      <w:r w:rsidR="00761B67">
        <w:rPr>
          <w:lang w:val="en-US"/>
        </w:rPr>
        <w:t>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Third, cluster analysis has proven a successful method to derive at types of LTC systems</w:t>
      </w:r>
      <w:r w:rsidR="00563976">
        <w:rPr>
          <w:lang w:val="en-US"/>
        </w:rPr>
        <w:t xml:space="preserve"> </w:t>
      </w:r>
      <w:sdt>
        <w:sdtPr>
          <w:rPr>
            <w:lang w:val="en-US"/>
          </w:rPr>
          <w:alias w:val="Don't edit this field"/>
          <w:tag w:val="CitaviPlaceholder#1960880b-16bd-4ea2-953e-ec5386b1711c"/>
          <w:id w:val="859937249"/>
          <w:placeholder>
            <w:docPart w:val="DefaultPlaceholder_-1854013440"/>
          </w:placeholder>
        </w:sdtPr>
        <w:sdtEndPr/>
        <w:sdtContent>
          <w:r w:rsidR="00563976">
            <w:rPr>
              <w:lang w:val="en-US"/>
            </w:rPr>
            <w:fldChar w:fldCharType="begin"/>
          </w:r>
          <w:r w:rsidR="00563976">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Pr>
              <w:lang w:val="en-US"/>
            </w:rPr>
            <w:fldChar w:fldCharType="separate"/>
          </w:r>
          <w:r w:rsidR="00563976">
            <w:rPr>
              <w:lang w:val="en-US"/>
            </w:rPr>
            <w:t>(Halásková et al., 2017; Kautto, 2002; Kraus et al., 2010; Saraceno and Keck, 2010)</w:t>
          </w:r>
          <w:r w:rsidR="00563976">
            <w:rPr>
              <w:lang w:val="en-US"/>
            </w:rPr>
            <w:fldChar w:fldCharType="end"/>
          </w:r>
        </w:sdtContent>
      </w:sdt>
      <w:r w:rsidR="00761B67">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563976">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563976">
            <w:rPr>
              <w:lang w:val="en-US"/>
            </w:rPr>
            <w:t>(2019)</w:t>
          </w:r>
          <w:r w:rsidR="00761B67">
            <w:rPr>
              <w:lang w:val="en-US"/>
            </w:rPr>
            <w:fldChar w:fldCharType="end"/>
          </w:r>
        </w:sdtContent>
      </w:sdt>
      <w:r w:rsidR="00761B67">
        <w:rPr>
          <w:lang w:val="en-US"/>
        </w:rPr>
        <w:t>, who use multiple cluster analysis for a high reliability of results and a flexibi</w:t>
      </w:r>
      <w:r w:rsidR="006D1F30">
        <w:rPr>
          <w:lang w:val="en-US"/>
        </w:rPr>
        <w:t>lity of the typology</w:t>
      </w:r>
      <w:r w:rsidR="006D1F30">
        <w:rPr>
          <w:rStyle w:val="Funotenzeichen"/>
          <w:lang w:val="en-US"/>
        </w:rPr>
        <w:footnoteReference w:id="1"/>
      </w:r>
      <w:r w:rsidR="006D1F30">
        <w:rPr>
          <w:lang w:val="en-US"/>
        </w:rPr>
        <w:t>.</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35AC97CE" w:rsidR="000732E6" w:rsidRDefault="00BE6B30" w:rsidP="00DB62C0">
      <w:pPr>
        <w:spacing w:line="360" w:lineRule="auto"/>
        <w:jc w:val="both"/>
        <w:rPr>
          <w:lang w:val="en-US"/>
        </w:rPr>
      </w:pPr>
      <w:r>
        <w:rPr>
          <w:lang w:val="en-US"/>
        </w:rPr>
        <w:t>We use indicators of the dimensions supply</w:t>
      </w:r>
      <w:r w:rsidR="00563976">
        <w:rPr>
          <w:lang w:val="en-US"/>
        </w:rPr>
        <w:t>, public-private mix</w:t>
      </w:r>
      <w:r w:rsidR="006D1F30">
        <w:rPr>
          <w:lang w:val="en-US"/>
        </w:rPr>
        <w:t>, performance and access</w:t>
      </w:r>
      <w:r w:rsidR="004C3BAD">
        <w:rPr>
          <w:lang w:val="en-US"/>
        </w:rPr>
        <w:t xml:space="preserve">. </w:t>
      </w:r>
    </w:p>
    <w:p w14:paraId="075E4CAB" w14:textId="242F5861" w:rsidR="000732E6" w:rsidRPr="00191ECF" w:rsidRDefault="000732E6" w:rsidP="00DB62C0">
      <w:pPr>
        <w:spacing w:line="360" w:lineRule="auto"/>
        <w:jc w:val="both"/>
        <w:rPr>
          <w:u w:val="single"/>
          <w:lang w:val="en-US"/>
        </w:rPr>
      </w:pPr>
      <w:proofErr w:type="gramStart"/>
      <w:r w:rsidRPr="00191ECF">
        <w:rPr>
          <w:u w:val="single"/>
          <w:lang w:val="en-US"/>
        </w:rPr>
        <w:t>supply</w:t>
      </w:r>
      <w:proofErr w:type="gramEnd"/>
    </w:p>
    <w:p w14:paraId="1A726F77" w14:textId="672DD438" w:rsidR="009A7344" w:rsidRDefault="003C0489" w:rsidP="00DB62C0">
      <w:pPr>
        <w:spacing w:line="360" w:lineRule="auto"/>
        <w:jc w:val="both"/>
        <w:rPr>
          <w:lang w:val="en-US"/>
        </w:rPr>
      </w:pPr>
      <w:r>
        <w:rPr>
          <w:lang w:val="en-US"/>
        </w:rPr>
        <w:t>The dimension of supply contains indicators on the resources that the LTC systems have. We</w:t>
      </w:r>
      <w:r w:rsidR="009A7344">
        <w:rPr>
          <w:lang w:val="en-US"/>
        </w:rPr>
        <w:t xml:space="preserve"> </w:t>
      </w:r>
      <w:r>
        <w:rPr>
          <w:lang w:val="en-US"/>
        </w:rPr>
        <w:t>use</w:t>
      </w:r>
      <w:r w:rsidR="009A7344">
        <w:rPr>
          <w:lang w:val="en-US"/>
        </w:rPr>
        <w:t xml:space="preserve"> LTC expenditure (health) (per capita (in US</w:t>
      </w:r>
      <w:r w:rsidR="006D1F30">
        <w:rPr>
          <w:lang w:val="en-US"/>
        </w:rPr>
        <w:t>$</w:t>
      </w:r>
      <w:r>
        <w:rPr>
          <w:lang w:val="en-US"/>
        </w:rPr>
        <w:t xml:space="preserve"> of purchasing power parities), which </w:t>
      </w:r>
      <w:r w:rsidR="00216DEA">
        <w:rPr>
          <w:lang w:val="en-US"/>
        </w:rPr>
        <w:t xml:space="preserve">includes all </w:t>
      </w:r>
      <w:r w:rsidR="00216DEA">
        <w:rPr>
          <w:lang w:val="en-US"/>
        </w:rPr>
        <w:lastRenderedPageBreak/>
        <w:t>expenditure on bodily related LTC (mainly ADLs)</w:t>
      </w:r>
      <w:r w:rsidR="00AB2A9F">
        <w:rPr>
          <w:lang w:val="en-US"/>
        </w:rPr>
        <w:t xml:space="preserve"> as a measure of financial input</w:t>
      </w:r>
      <w:r w:rsidR="00216DEA">
        <w:rPr>
          <w:lang w:val="en-US"/>
        </w:rPr>
        <w:t>.</w:t>
      </w:r>
      <w:r w:rsidR="009A7344">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Pr>
              <w:lang w:val="en-US"/>
            </w:rPr>
            <w:fldChar w:fldCharType="separate"/>
          </w:r>
          <w:r w:rsidR="00563976">
            <w:rPr>
              <w:lang w:val="en-US"/>
            </w:rPr>
            <w:t>(Halásková et al., 2017)</w:t>
          </w:r>
          <w:r w:rsidR="00216DEA">
            <w:rPr>
              <w:lang w:val="en-US"/>
            </w:rPr>
            <w:fldChar w:fldCharType="end"/>
          </w:r>
        </w:sdtContent>
      </w:sdt>
      <w:r w:rsidR="00AB2A9F">
        <w:rPr>
          <w:lang w:val="en-US"/>
        </w:rPr>
        <w:t xml:space="preserve"> yet data availability was extremely limited</w:t>
      </w:r>
      <w:r w:rsidR="00216DEA">
        <w:rPr>
          <w:lang w:val="en-US"/>
        </w:rPr>
        <w:t xml:space="preserve">. </w:t>
      </w:r>
      <w:r w:rsidR="00BE4D6B">
        <w:rPr>
          <w:lang w:val="en-US"/>
        </w:rPr>
        <w:t xml:space="preserve">We </w:t>
      </w:r>
      <w:r w:rsidR="006D1F30">
        <w:rPr>
          <w:lang w:val="en-US"/>
        </w:rPr>
        <w:t xml:space="preserve">further </w:t>
      </w:r>
      <w:r w:rsidR="00BE4D6B">
        <w:rPr>
          <w:lang w:val="en-US"/>
        </w:rPr>
        <w:t>include the number of LTC beds per 1000 population aged 65 or older</w:t>
      </w:r>
      <w:r w:rsidR="006D1F30">
        <w:rPr>
          <w:lang w:val="en-US"/>
        </w:rPr>
        <w:t xml:space="preserve"> as institutional supply of services and </w:t>
      </w:r>
      <w:r w:rsidR="009A7344">
        <w:rPr>
          <w:lang w:val="en-US"/>
        </w:rPr>
        <w:t>the number of LTC recipients in institutions</w:t>
      </w:r>
      <w:r w:rsidR="002F09EA">
        <w:rPr>
          <w:lang w:val="en-US"/>
        </w:rPr>
        <w:t xml:space="preserve"> measured as the percentage of all people aged 65 years and older</w:t>
      </w:r>
      <w:r w:rsidR="009A7344">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416562C8" w:rsidR="009A7344" w:rsidRDefault="00AB2A9F" w:rsidP="00DB62C0">
      <w:pPr>
        <w:spacing w:line="360" w:lineRule="auto"/>
        <w:jc w:val="both"/>
        <w:rPr>
          <w:u w:val="single"/>
          <w:lang w:val="en-US"/>
        </w:rPr>
      </w:pPr>
      <w:r>
        <w:rPr>
          <w:u w:val="single"/>
          <w:lang w:val="en-US"/>
        </w:rPr>
        <w:t>Public-Private Mix</w:t>
      </w:r>
    </w:p>
    <w:p w14:paraId="1C5A0667" w14:textId="08D6AA10" w:rsidR="00BE4D6B" w:rsidRDefault="00BE4D6B" w:rsidP="00DB62C0">
      <w:pPr>
        <w:spacing w:line="360" w:lineRule="auto"/>
        <w:jc w:val="both"/>
        <w:rPr>
          <w:lang w:val="en-US"/>
        </w:rPr>
      </w:pPr>
      <w:r>
        <w:rPr>
          <w:lang w:val="en-US"/>
        </w:rPr>
        <w:t xml:space="preserve">The second dimension </w:t>
      </w:r>
      <w:r w:rsidR="00AB2A9F">
        <w:rPr>
          <w:lang w:val="en-US"/>
        </w:rPr>
        <w:t>operationalizes the role of the state and of private actors</w:t>
      </w:r>
      <w:r>
        <w:rPr>
          <w:lang w:val="en-US"/>
        </w:rPr>
        <w:t xml:space="preserve">. </w:t>
      </w:r>
      <w:r w:rsidR="00AB2A9F">
        <w:rPr>
          <w:lang w:val="en-US"/>
        </w:rPr>
        <w:t>T</w:t>
      </w:r>
      <w:r>
        <w:rPr>
          <w:lang w:val="en-US"/>
        </w:rPr>
        <w:t>he share o</w:t>
      </w:r>
      <w:r w:rsidR="006D1F30">
        <w:rPr>
          <w:lang w:val="en-US"/>
        </w:rPr>
        <w:t>f private (voluntary and out-of-</w:t>
      </w:r>
      <w:r>
        <w:rPr>
          <w:lang w:val="en-US"/>
        </w:rPr>
        <w:t>pocket) expenditure as share of the total expenditure</w:t>
      </w:r>
      <w:r w:rsidR="00AB2A9F">
        <w:rPr>
          <w:lang w:val="en-US"/>
        </w:rPr>
        <w:t xml:space="preserve"> is included as a measure of public and private involvement in payments for care</w:t>
      </w:r>
      <w:r>
        <w:rPr>
          <w:lang w:val="en-US"/>
        </w:rPr>
        <w:t>.</w:t>
      </w:r>
      <w:r w:rsidR="00191ECF">
        <w:rPr>
          <w:lang w:val="en-US"/>
        </w:rPr>
        <w:t xml:space="preserve"> We also </w:t>
      </w:r>
      <w:r w:rsidR="003C0489">
        <w:rPr>
          <w:lang w:val="en-US"/>
        </w:rPr>
        <w:t>adopt</w:t>
      </w:r>
      <w:r w:rsidR="00191ECF">
        <w:rPr>
          <w:lang w:val="en-US"/>
        </w:rPr>
        <w:t xml:space="preserve"> the av</w:t>
      </w:r>
      <w:r w:rsidR="00EB4D73">
        <w:rPr>
          <w:lang w:val="en-US"/>
        </w:rPr>
        <w:t>ailability of cash benefits as an approx</w:t>
      </w:r>
      <w:r w:rsidR="003C0489">
        <w:rPr>
          <w:lang w:val="en-US"/>
        </w:rPr>
        <w:t>imation for formal and informal</w:t>
      </w:r>
      <w:r w:rsidR="00EB4D73">
        <w:rPr>
          <w:lang w:val="en-US"/>
        </w:rPr>
        <w:t xml:space="preserve"> care provision. R</w:t>
      </w:r>
      <w:r w:rsidR="00191ECF">
        <w:rPr>
          <w:lang w:val="en-US"/>
        </w:rPr>
        <w:t xml:space="preserve">esearch has </w:t>
      </w:r>
      <w:r w:rsidR="003C0489">
        <w:rPr>
          <w:lang w:val="en-US"/>
        </w:rPr>
        <w:t>shown</w:t>
      </w:r>
      <w:r w:rsidR="00191ECF">
        <w:rPr>
          <w:lang w:val="en-US"/>
        </w:rPr>
        <w:t xml:space="preserve"> that the </w:t>
      </w:r>
      <w:r w:rsidR="006D1F30">
        <w:rPr>
          <w:lang w:val="en-US"/>
        </w:rPr>
        <w:t>availability</w:t>
      </w:r>
      <w:r w:rsidR="00191ECF">
        <w:rPr>
          <w:lang w:val="en-US"/>
        </w:rPr>
        <w:t xml:space="preserve"> </w:t>
      </w:r>
      <w:r w:rsidR="00EB4D73">
        <w:rPr>
          <w:lang w:val="en-US"/>
        </w:rPr>
        <w:t xml:space="preserve">as well as the unrestricted usage </w:t>
      </w:r>
      <w:r w:rsidR="00191ECF">
        <w:rPr>
          <w:lang w:val="en-US"/>
        </w:rPr>
        <w:t>of cash benefits fo</w:t>
      </w:r>
      <w:r w:rsidR="006D1F30">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EndPr/>
        <w:sdtContent>
          <w:r w:rsidR="006D1F30">
            <w:rPr>
              <w:lang w:val="en-US"/>
            </w:rPr>
            <w:fldChar w:fldCharType="begin"/>
          </w:r>
          <w:r w:rsidR="00EB4D73">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Pr>
              <w:lang w:val="en-US"/>
            </w:rPr>
            <w:fldChar w:fldCharType="separate"/>
          </w:r>
          <w:r w:rsidR="00EB4D73">
            <w:rPr>
              <w:lang w:val="en-US"/>
            </w:rPr>
            <w:t>(Da Roit and Le Bihan, 2010; Da Roit and Weicht, 2013)</w:t>
          </w:r>
          <w:r w:rsidR="006D1F30">
            <w:rPr>
              <w:lang w:val="en-US"/>
            </w:rPr>
            <w:fldChar w:fldCharType="end"/>
          </w:r>
        </w:sdtContent>
      </w:sdt>
      <w:r w:rsidR="006D1F30">
        <w:rPr>
          <w:lang w:val="en-US"/>
        </w:rPr>
        <w:t>.</w:t>
      </w:r>
    </w:p>
    <w:p w14:paraId="63F76DF3" w14:textId="77777777" w:rsidR="00EB4D73" w:rsidRPr="00191ECF" w:rsidRDefault="00EB4D73" w:rsidP="00EB4D73">
      <w:pPr>
        <w:spacing w:line="360" w:lineRule="auto"/>
        <w:jc w:val="both"/>
        <w:rPr>
          <w:u w:val="single"/>
          <w:lang w:val="en-US"/>
        </w:rPr>
      </w:pPr>
      <w:r w:rsidRPr="00191ECF">
        <w:rPr>
          <w:u w:val="single"/>
          <w:lang w:val="en-US"/>
        </w:rPr>
        <w:t>Access regulation</w:t>
      </w:r>
    </w:p>
    <w:p w14:paraId="2641FBFD" w14:textId="378EC1B7" w:rsidR="00EB4D73" w:rsidRDefault="00EB4D73" w:rsidP="00EB4D73">
      <w:pPr>
        <w:spacing w:line="360" w:lineRule="auto"/>
        <w:jc w:val="both"/>
        <w:rPr>
          <w:lang w:val="en-US"/>
        </w:rPr>
      </w:pPr>
      <w:r>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EndPr/>
        <w:sdtContent>
          <w:r>
            <w:rPr>
              <w:lang w:val="en-US"/>
            </w:rPr>
            <w:fldChar w:fldCharType="begin"/>
          </w:r>
          <w:r>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Pr>
              <w:lang w:val="en-US"/>
            </w:rPr>
            <w:fldChar w:fldCharType="separate"/>
          </w:r>
          <w:r>
            <w:rPr>
              <w:lang w:val="en-US"/>
            </w:rPr>
            <w:t>(Reibling, 2010; Reibling et al., 2019)</w:t>
          </w:r>
          <w:r>
            <w:rPr>
              <w:lang w:val="en-US"/>
            </w:rPr>
            <w:fldChar w:fldCharType="end"/>
          </w:r>
        </w:sdtContent>
      </w:sdt>
      <w:r>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Pr>
              <w:lang w:val="en-US"/>
            </w:rPr>
            <w:fldChar w:fldCharType="separate"/>
          </w:r>
          <w:r>
            <w:rPr>
              <w:lang w:val="en-US"/>
            </w:rPr>
            <w:t>(2010)</w:t>
          </w:r>
          <w:r>
            <w:rPr>
              <w:lang w:val="en-US"/>
            </w:rPr>
            <w:fldChar w:fldCharType="end"/>
          </w:r>
        </w:sdtContent>
      </w:sdt>
      <w:r>
        <w:rPr>
          <w:lang w:val="en-US"/>
        </w:rPr>
        <w:t xml:space="preserve">. Restrictions in the systems can pose barriers especially for lower social status groups to access care. We use two indexes for measuring access. First an index on means testing for benefits that includes if home and residential care benefits are means-tested. Second a choice index is </w:t>
      </w:r>
      <w:r w:rsidR="003C0489">
        <w:rPr>
          <w:lang w:val="en-US"/>
        </w:rPr>
        <w:t>constructed</w:t>
      </w:r>
      <w:r>
        <w:rPr>
          <w:lang w:val="en-US"/>
        </w:rPr>
        <w:t xml:space="preserve"> which includes provider choice and choice of benefits.</w:t>
      </w:r>
    </w:p>
    <w:p w14:paraId="5D6DCB84" w14:textId="20C39280" w:rsidR="00BE6B30" w:rsidRPr="00BE6B30" w:rsidRDefault="00BE6B30" w:rsidP="00DB62C0">
      <w:pPr>
        <w:spacing w:line="360" w:lineRule="auto"/>
        <w:jc w:val="both"/>
        <w:rPr>
          <w:u w:val="single"/>
          <w:lang w:val="en-US"/>
        </w:rPr>
      </w:pPr>
      <w:r w:rsidRPr="00BE6B30">
        <w:rPr>
          <w:u w:val="single"/>
          <w:lang w:val="en-US"/>
        </w:rPr>
        <w:t>Performance</w:t>
      </w:r>
    </w:p>
    <w:p w14:paraId="5E635A8D" w14:textId="69BD655A" w:rsidR="00BE6B30" w:rsidRDefault="00EB4D73" w:rsidP="00DB62C0">
      <w:pPr>
        <w:spacing w:line="360" w:lineRule="auto"/>
        <w:jc w:val="both"/>
        <w:rPr>
          <w:lang w:val="en-US"/>
        </w:rPr>
      </w:pPr>
      <w:r>
        <w:rPr>
          <w:lang w:val="en-US"/>
        </w:rPr>
        <w:t>Measuring the performance of LTC system</w:t>
      </w:r>
      <w:r w:rsidR="003C0489">
        <w:rPr>
          <w:lang w:val="en-US"/>
        </w:rPr>
        <w:t>s</w:t>
      </w:r>
      <w:r>
        <w:rPr>
          <w:lang w:val="en-US"/>
        </w:rPr>
        <w:t xml:space="preserve"> is especially on an internationally comparative level still in its infancy.</w:t>
      </w:r>
      <w:r w:rsidR="00697062">
        <w:rPr>
          <w:lang w:val="en-US"/>
        </w:rPr>
        <w:t xml:space="preserve"> Indicators such as the number of institutional</w:t>
      </w:r>
      <w:r w:rsidR="008B0625">
        <w:rPr>
          <w:lang w:val="en-US"/>
        </w:rPr>
        <w:t xml:space="preserve"> and home-based</w:t>
      </w:r>
      <w:r w:rsidR="00697062">
        <w:rPr>
          <w:lang w:val="en-US"/>
        </w:rPr>
        <w:t xml:space="preserve"> LTC patients with pressure ulcers or unintended weight loss are in many countries not even available on a national or regional basis</w:t>
      </w:r>
      <w:r w:rsidR="008B0625">
        <w:rPr>
          <w:lang w:val="en-US"/>
        </w:rPr>
        <w:t xml:space="preserve"> </w:t>
      </w:r>
      <w:sdt>
        <w:sdtPr>
          <w:rPr>
            <w:lang w:val="en-US"/>
          </w:rPr>
          <w:alias w:val="Don't edit this field"/>
          <w:tag w:val="CitaviPlaceholder#ba5f5eae-8f16-495a-b77d-ce6eaacf071d"/>
          <w:id w:val="-2031638061"/>
          <w:placeholder>
            <w:docPart w:val="DefaultPlaceholder_-1854013440"/>
          </w:placeholder>
        </w:sdtPr>
        <w:sdtEndPr/>
        <w:sdtContent>
          <w:r w:rsidR="008B0625">
            <w:rPr>
              <w:lang w:val="en-US"/>
            </w:rPr>
            <w:fldChar w:fldCharType="begin"/>
          </w:r>
          <w:r w:rsidR="008B0625">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Pr>
              <w:lang w:val="en-US"/>
            </w:rPr>
            <w:fldChar w:fldCharType="separate"/>
          </w:r>
          <w:r w:rsidR="008B0625">
            <w:rPr>
              <w:lang w:val="en-US"/>
            </w:rPr>
            <w:t>(Halfens et al., 2013)</w:t>
          </w:r>
          <w:r w:rsidR="008B0625">
            <w:rPr>
              <w:lang w:val="en-US"/>
            </w:rPr>
            <w:fldChar w:fldCharType="end"/>
          </w:r>
        </w:sdtContent>
      </w:sdt>
      <w:r w:rsidR="00697062">
        <w:rPr>
          <w:lang w:val="en-US"/>
        </w:rPr>
        <w:t>.</w:t>
      </w:r>
      <w:r w:rsidR="00427CA7">
        <w:rPr>
          <w:lang w:val="en-US"/>
        </w:rPr>
        <w:t xml:space="preserve"> Therefore, we can only use indicators that</w:t>
      </w:r>
      <w:r>
        <w:rPr>
          <w:lang w:val="en-US"/>
        </w:rPr>
        <w:t xml:space="preserve"> </w:t>
      </w:r>
      <w:r w:rsidR="00427CA7">
        <w:rPr>
          <w:lang w:val="en-US"/>
        </w:rPr>
        <w:t xml:space="preserve">are not exclusively but to a large part determined by the quality and performance of LTC services. </w:t>
      </w:r>
      <w:r w:rsidR="00056E7C">
        <w:rPr>
          <w:lang w:val="en-US"/>
        </w:rPr>
        <w:t>We use</w:t>
      </w:r>
      <w:r w:rsidR="0001050A">
        <w:rPr>
          <w:lang w:val="en-US"/>
        </w:rPr>
        <w:t xml:space="preserve"> life expectancy of people </w:t>
      </w:r>
      <w:r w:rsidR="00D9383E">
        <w:rPr>
          <w:lang w:val="en-US"/>
        </w:rPr>
        <w:t>aged 65 or older</w:t>
      </w:r>
      <w:r w:rsidR="0001050A">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Pr>
              <w:lang w:val="en-US"/>
            </w:rPr>
            <w:fldChar w:fldCharType="separate"/>
          </w:r>
          <w:r w:rsidR="00563976">
            <w:rPr>
              <w:lang w:val="en-US"/>
            </w:rPr>
            <w:t>Damiani et al.</w:t>
          </w:r>
          <w:r w:rsidR="0001050A">
            <w:rPr>
              <w:lang w:val="en-US"/>
            </w:rPr>
            <w:fldChar w:fldCharType="end"/>
          </w:r>
        </w:sdtContent>
      </w:sdt>
      <w:r w:rsidR="0001050A">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Pr>
              <w:lang w:val="en-US"/>
            </w:rPr>
            <w:fldChar w:fldCharType="separate"/>
          </w:r>
          <w:r w:rsidR="00563976">
            <w:rPr>
              <w:lang w:val="en-US"/>
            </w:rPr>
            <w:t>(2011)</w:t>
          </w:r>
          <w:r w:rsidR="0001050A">
            <w:rPr>
              <w:lang w:val="en-US"/>
            </w:rPr>
            <w:fldChar w:fldCharType="end"/>
          </w:r>
        </w:sdtContent>
      </w:sdt>
      <w:r w:rsidR="0001050A">
        <w:rPr>
          <w:lang w:val="en-US"/>
        </w:rPr>
        <w:t xml:space="preserve"> the percentage of the population who are 65 or older, who perceive their health as good or very good.</w:t>
      </w:r>
    </w:p>
    <w:p w14:paraId="76B5A55A" w14:textId="670E6BFB" w:rsidR="00FC736E" w:rsidRPr="00FC736E" w:rsidRDefault="00EB32C7" w:rsidP="00DB62C0">
      <w:pPr>
        <w:spacing w:line="360" w:lineRule="auto"/>
        <w:jc w:val="both"/>
        <w:rPr>
          <w:lang w:val="en-US"/>
        </w:rPr>
      </w:pPr>
      <w:r>
        <w:rPr>
          <w:lang w:val="en-US"/>
        </w:rPr>
        <w:t xml:space="preserve">The typology includes 33 OECD countries. Chile, Mexico and Turkey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Pr>
          <w:lang w:val="en-US"/>
        </w:rPr>
        <w:t xml:space="preserve"> </w:t>
      </w:r>
      <w:sdt>
        <w:sdtPr>
          <w:rPr>
            <w:lang w:val="en-US"/>
          </w:rPr>
          <w:alias w:val="Don't edit this field"/>
          <w:tag w:val="CitaviPlaceholder#62beef68-7be2-40d1-8531-3e97157dae78"/>
          <w:id w:val="-2026778095"/>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Pr>
              <w:lang w:val="en-US"/>
            </w:rPr>
            <w:fldChar w:fldCharType="separate"/>
          </w:r>
          <w:r w:rsidR="00563976">
            <w:rPr>
              <w:lang w:val="en-US"/>
            </w:rPr>
            <w:t>(OECD, 2018)</w:t>
          </w:r>
          <w:r>
            <w:rPr>
              <w:lang w:val="en-US"/>
            </w:rPr>
            <w:fldChar w:fldCharType="end"/>
          </w:r>
        </w:sdtContent>
      </w:sdt>
      <w:r w:rsidR="00FC736E">
        <w:rPr>
          <w:lang w:val="en-US"/>
        </w:rPr>
        <w:t xml:space="preserve">. </w:t>
      </w:r>
      <w:r>
        <w:rPr>
          <w:lang w:val="en-US"/>
        </w:rPr>
        <w:t>We use the average value of the years 2014 to 2016, because not each country provides data for each specific year.</w:t>
      </w:r>
      <w:r w:rsidR="00FA06D6">
        <w:rPr>
          <w:lang w:val="en-US"/>
        </w:rPr>
        <w:t xml:space="preserve"> For the indicators life expectancy </w:t>
      </w:r>
      <w:r w:rsidR="00FA06D6">
        <w:rPr>
          <w:lang w:val="en-US"/>
        </w:rPr>
        <w:lastRenderedPageBreak/>
        <w:t xml:space="preserve">and perceived health status this method yielded complete data. For all other quantitative indicators </w:t>
      </w:r>
      <w:proofErr w:type="spellStart"/>
      <w:r w:rsidR="00FA06D6">
        <w:rPr>
          <w:lang w:val="en-US"/>
        </w:rPr>
        <w:t>missings</w:t>
      </w:r>
      <w:proofErr w:type="spellEnd"/>
      <w:r w:rsidR="00FA06D6">
        <w:rPr>
          <w:lang w:val="en-US"/>
        </w:rPr>
        <w:t xml:space="preserve">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nearest neighbor imputations</w:t>
      </w:r>
      <w:r w:rsidR="00FA06D6">
        <w:rPr>
          <w:rStyle w:val="Funotenzeichen"/>
          <w:lang w:val="en-US"/>
        </w:rPr>
        <w:footnoteReference w:id="2"/>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w:t>
      </w:r>
      <w:proofErr w:type="spellStart"/>
      <w:r w:rsidR="000E25FF">
        <w:rPr>
          <w:lang w:val="en-US"/>
        </w:rPr>
        <w:t>Missoc</w:t>
      </w:r>
      <w:proofErr w:type="spellEnd"/>
      <w:r w:rsidR="000E25FF">
        <w:rPr>
          <w:lang w:val="en-US"/>
        </w:rPr>
        <w:t xml:space="preserve">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EndPr/>
        <w:sdtContent>
          <w:r w:rsidR="004B1DA7">
            <w:rPr>
              <w:lang w:val="en-US"/>
            </w:rPr>
            <w:fldChar w:fldCharType="begin"/>
          </w:r>
          <w:r w:rsidR="00563976">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563976">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563976">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563976">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241280">
        <w:rPr>
          <w:lang w:val="en-US"/>
        </w:rPr>
        <w:t xml:space="preserve"> in place in the country</w:t>
      </w:r>
      <w:r w:rsidR="00D217D9">
        <w:rPr>
          <w:lang w:val="en-US"/>
        </w:rPr>
        <w:t>.</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been</w:t>
      </w:r>
      <w:r w:rsidR="00D217D9">
        <w:rPr>
          <w:lang w:val="en-US"/>
        </w:rPr>
        <w:t xml:space="preserve"> checked by national LTC policy experts</w:t>
      </w:r>
      <w:r w:rsidR="00D217D9">
        <w:rPr>
          <w:rStyle w:val="Funotenzeichen"/>
          <w:lang w:val="en-US"/>
        </w:rPr>
        <w:footnoteReference w:id="3"/>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A03D6F5" w:rsidR="00F279F3" w:rsidRDefault="00C04C9A" w:rsidP="00F279F3">
      <w:pPr>
        <w:spacing w:line="360" w:lineRule="auto"/>
        <w:jc w:val="both"/>
        <w:rPr>
          <w:lang w:val="en-US"/>
        </w:rPr>
      </w:pPr>
      <w:r>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563976">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Pr>
              <w:lang w:val="en-US"/>
            </w:rPr>
            <w:fldChar w:fldCharType="begin"/>
          </w:r>
          <w:r w:rsidR="00563976">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Pr>
              <w:lang w:val="en-US"/>
            </w:rPr>
            <w:fldChar w:fldCharType="separate"/>
          </w:r>
          <w:r w:rsidR="00563976">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4"/>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47E92298" w14:textId="0E946804" w:rsidR="00F557A8" w:rsidRDefault="00F557A8" w:rsidP="00DB62C0">
      <w:pPr>
        <w:spacing w:line="360" w:lineRule="auto"/>
        <w:jc w:val="both"/>
        <w:rPr>
          <w:lang w:val="en-US"/>
        </w:rPr>
      </w:pPr>
      <w:r>
        <w:rPr>
          <w:lang w:val="en-US"/>
        </w:rPr>
        <w:t>We provided an updated, innovative and flexible LTC typology. We used the latest available data from the OECD database as well as</w:t>
      </w:r>
      <w:r w:rsidR="00241280">
        <w:rPr>
          <w:lang w:val="en-US"/>
        </w:rPr>
        <w:t xml:space="preserve"> a</w:t>
      </w:r>
      <w:r>
        <w:rPr>
          <w:lang w:val="en-US"/>
        </w:rPr>
        <w:t xml:space="preserve"> unique institutional dataset, which we developed ourselves and which has been checked by country policy experts. </w:t>
      </w:r>
      <w:r w:rsidR="002D6AC0">
        <w:rPr>
          <w:lang w:val="en-US"/>
        </w:rPr>
        <w:t>This is furthermore an</w:t>
      </w:r>
      <w:r>
        <w:rPr>
          <w:lang w:val="en-US"/>
        </w:rPr>
        <w:t xml:space="preserve"> innovative approach because most typologies rely heavily </w:t>
      </w:r>
      <w:r w:rsidR="002D6AC0">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Pr>
              <w:lang w:val="en-US"/>
            </w:rPr>
            <w:fldChar w:fldCharType="begin"/>
          </w:r>
          <w:r w:rsidR="00563976">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Pr>
              <w:lang w:val="en-US"/>
            </w:rPr>
            <w:fldChar w:fldCharType="separate"/>
          </w:r>
          <w:r w:rsidR="00563976">
            <w:rPr>
              <w:lang w:val="en-US"/>
            </w:rPr>
            <w:t>(Colombo, 2012; Damiani et al., 2011; Halásková et al., 2017)</w:t>
          </w:r>
          <w:r w:rsidR="004C3BAD">
            <w:rPr>
              <w:lang w:val="en-US"/>
            </w:rPr>
            <w:fldChar w:fldCharType="end"/>
          </w:r>
        </w:sdtContent>
      </w:sdt>
      <w:r w:rsidR="002D6AC0">
        <w:rPr>
          <w:lang w:val="en-US"/>
        </w:rPr>
        <w:t xml:space="preserve">. Only in cases of smaller country samples which </w:t>
      </w:r>
      <w:r w:rsidR="00D9383E">
        <w:rPr>
          <w:lang w:val="en-US"/>
        </w:rPr>
        <w:t>use more often</w:t>
      </w:r>
      <w:r w:rsidR="002D6AC0">
        <w:rPr>
          <w:lang w:val="en-US"/>
        </w:rPr>
        <w:t xml:space="preserve"> qualitative comparisons</w:t>
      </w:r>
      <w:r w:rsidR="00126962">
        <w:rPr>
          <w:lang w:val="en-US"/>
        </w:rPr>
        <w:t xml:space="preserve"> institutional indicators are considered. Thus</w:t>
      </w:r>
      <w:r w:rsidR="00D9383E">
        <w:rPr>
          <w:lang w:val="en-US"/>
        </w:rPr>
        <w:t>,</w:t>
      </w:r>
      <w:r w:rsidR="00126962">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Pr>
              <w:lang w:val="en-US"/>
            </w:rPr>
            <w:fldChar w:fldCharType="separate"/>
          </w:r>
          <w:r w:rsidR="00563976">
            <w:rPr>
              <w:lang w:val="en-US"/>
            </w:rPr>
            <w:t>Kraus et al.</w:t>
          </w:r>
          <w:r w:rsidR="00DF05EA">
            <w:rPr>
              <w:lang w:val="en-US"/>
            </w:rPr>
            <w:fldChar w:fldCharType="end"/>
          </w:r>
        </w:sdtContent>
      </w:sdt>
      <w:r w:rsidR="00DF05EA">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Pr>
              <w:lang w:val="en-US"/>
            </w:rPr>
            <w:fldChar w:fldCharType="separate"/>
          </w:r>
          <w:r w:rsidR="00563976">
            <w:rPr>
              <w:lang w:val="en-US"/>
            </w:rPr>
            <w:t>(2010)</w:t>
          </w:r>
          <w:r w:rsidR="00DF05EA">
            <w:rPr>
              <w:lang w:val="en-US"/>
            </w:rPr>
            <w:fldChar w:fldCharType="end"/>
          </w:r>
        </w:sdtContent>
      </w:sdt>
      <w:r w:rsidR="00DF05EA">
        <w:rPr>
          <w:lang w:val="en-US"/>
        </w:rPr>
        <w:t>. But in the last century marketi</w:t>
      </w:r>
      <w:r w:rsidR="004C3BAD">
        <w:rPr>
          <w:lang w:val="en-US"/>
        </w:rPr>
        <w:t xml:space="preserve">zation, commodification and </w:t>
      </w:r>
      <w:proofErr w:type="spellStart"/>
      <w:r w:rsidR="004C3BAD">
        <w:rPr>
          <w:lang w:val="en-US"/>
        </w:rPr>
        <w:t>cop</w:t>
      </w:r>
      <w:r w:rsidR="00DF05EA">
        <w:rPr>
          <w:lang w:val="en-US"/>
        </w:rPr>
        <w:t>o</w:t>
      </w:r>
      <w:r w:rsidR="004C3BAD">
        <w:rPr>
          <w:lang w:val="en-US"/>
        </w:rPr>
        <w:t>ratization</w:t>
      </w:r>
      <w:proofErr w:type="spellEnd"/>
      <w:r w:rsidR="004C3BAD">
        <w:rPr>
          <w:lang w:val="en-US"/>
        </w:rPr>
        <w:t xml:space="preserve"> of care</w:t>
      </w:r>
      <w:r w:rsidR="00DF05EA">
        <w:rPr>
          <w:lang w:val="en-US"/>
        </w:rPr>
        <w:t xml:space="preserve"> changed LTC systems all </w:t>
      </w:r>
      <w:r w:rsidR="00DF05EA">
        <w:rPr>
          <w:lang w:val="en-US"/>
        </w:rPr>
        <w:lastRenderedPageBreak/>
        <w:t xml:space="preserve">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Pr>
              <w:lang w:val="en-US"/>
            </w:rPr>
            <w:fldChar w:fldCharType="begin"/>
          </w:r>
          <w:r w:rsidR="00563976">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Pr>
              <w:lang w:val="en-US"/>
            </w:rPr>
            <w:fldChar w:fldCharType="separate"/>
          </w:r>
          <w:r w:rsidR="00563976">
            <w:rPr>
              <w:lang w:val="en-US"/>
            </w:rPr>
            <w:t>(Farris and Marchetti, 2017)</w:t>
          </w:r>
          <w:r w:rsidR="00DF05EA">
            <w:rPr>
              <w:lang w:val="en-US"/>
            </w:rPr>
            <w:fldChar w:fldCharType="end"/>
          </w:r>
        </w:sdtContent>
      </w:sdt>
      <w:r w:rsidR="00DF05EA">
        <w:rPr>
          <w:lang w:val="en-US"/>
        </w:rPr>
        <w:t xml:space="preserve">, which makes a new and updated LTC typology necessary. </w:t>
      </w:r>
    </w:p>
    <w:p w14:paraId="753BD012" w14:textId="5208BBF1" w:rsidR="00D062D3" w:rsidRPr="000E5EEF" w:rsidRDefault="00162B67" w:rsidP="00136D75">
      <w:pPr>
        <w:spacing w:line="360" w:lineRule="auto"/>
        <w:jc w:val="both"/>
      </w:pPr>
      <w:r>
        <w:rPr>
          <w:lang w:val="en-US"/>
        </w:rPr>
        <w:t>Still</w:t>
      </w:r>
      <w:r w:rsidR="00241280">
        <w:rPr>
          <w:lang w:val="en-US"/>
        </w:rPr>
        <w:t>,</w:t>
      </w:r>
      <w:r>
        <w:rPr>
          <w:lang w:val="en-US"/>
        </w:rPr>
        <w:t xml:space="preserve"> typologies</w:t>
      </w:r>
      <w:r w:rsidR="00241280">
        <w:rPr>
          <w:lang w:val="en-US"/>
        </w:rPr>
        <w:t xml:space="preserve"> always</w:t>
      </w:r>
      <w:r>
        <w:rPr>
          <w:lang w:val="en-US"/>
        </w:rPr>
        <w:t xml:space="preserve"> imply generalizations. For example, i</w:t>
      </w:r>
      <w:r w:rsidR="00D062D3" w:rsidRPr="006621CC">
        <w:rPr>
          <w:lang w:val="en-US"/>
        </w:rPr>
        <w:t>n many countries</w:t>
      </w:r>
      <w:r>
        <w:rPr>
          <w:lang w:val="en-US"/>
        </w:rPr>
        <w:t xml:space="preserve"> LTC services and access have a</w:t>
      </w:r>
      <w:r w:rsidR="00D062D3" w:rsidRPr="006621CC">
        <w:rPr>
          <w:lang w:val="en-US"/>
        </w:rPr>
        <w:t xml:space="preserve"> high </w:t>
      </w:r>
      <w:r w:rsidR="00D062D3" w:rsidRPr="00162B67">
        <w:rPr>
          <w:lang w:val="en-US"/>
        </w:rPr>
        <w:t>regional fragmentation</w:t>
      </w:r>
      <w:r>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Pr>
              <w:lang w:val="en-US"/>
            </w:rPr>
            <w:fldChar w:fldCharType="separate"/>
          </w:r>
          <w:r w:rsidR="00563976">
            <w:rPr>
              <w:lang w:val="en-US"/>
            </w:rPr>
            <w:t>(Spasova et al., 2018)</w:t>
          </w:r>
          <w:r>
            <w:rPr>
              <w:lang w:val="en-US"/>
            </w:rPr>
            <w:fldChar w:fldCharType="end"/>
          </w:r>
        </w:sdtContent>
      </w:sdt>
      <w:r>
        <w:rPr>
          <w:lang w:val="en-US"/>
        </w:rPr>
        <w:t xml:space="preserve">, </w:t>
      </w:r>
      <w:r w:rsidR="00D062D3" w:rsidRPr="006621CC">
        <w:rPr>
          <w:lang w:val="en-US"/>
        </w:rPr>
        <w:t>which cannot</w:t>
      </w:r>
      <w:r>
        <w:rPr>
          <w:lang w:val="en-US"/>
        </w:rPr>
        <w:t xml:space="preserve"> be</w:t>
      </w:r>
      <w:r w:rsidR="00D062D3" w:rsidRPr="006621CC">
        <w:rPr>
          <w:lang w:val="en-US"/>
        </w:rPr>
        <w:t xml:space="preserve"> display</w:t>
      </w:r>
      <w:r>
        <w:rPr>
          <w:lang w:val="en-US"/>
        </w:rPr>
        <w:t>ed on a brought basis in an internationally comparative typology. Furthermore, LTC systems have not that clear boundaries as other welfare state systems such as healthcare, unemployment or pensions</w:t>
      </w:r>
      <w:r w:rsidR="00241280">
        <w:rPr>
          <w:lang w:val="en-US"/>
        </w:rPr>
        <w:t xml:space="preserve"> do</w:t>
      </w:r>
      <w:r>
        <w:rPr>
          <w:lang w:val="en-US"/>
        </w:rPr>
        <w:t xml:space="preserve">. LTC can be provided via a </w:t>
      </w:r>
      <w:r w:rsidR="004C3BAD">
        <w:rPr>
          <w:lang w:val="en-US"/>
        </w:rPr>
        <w:t>separate</w:t>
      </w:r>
      <w:r>
        <w:rPr>
          <w:lang w:val="en-US"/>
        </w:rPr>
        <w:t xml:space="preserve"> LTC system or it can be partially integrated in healthcare, social assistance or pension systems</w:t>
      </w:r>
      <w:r w:rsidR="00F95583">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Pr>
              <w:lang w:val="en-US"/>
            </w:rPr>
            <w:fldChar w:fldCharType="separate"/>
          </w:r>
          <w:r w:rsidR="00563976">
            <w:rPr>
              <w:lang w:val="en-US"/>
            </w:rPr>
            <w:t>(Nies et al., 2013)</w:t>
          </w:r>
          <w:r w:rsidR="000E5EEF">
            <w:rPr>
              <w:lang w:val="en-US"/>
            </w:rPr>
            <w:fldChar w:fldCharType="end"/>
          </w:r>
        </w:sdtContent>
      </w:sdt>
      <w:r w:rsidR="000E5EEF">
        <w:rPr>
          <w:lang w:val="en-US"/>
        </w:rPr>
        <w:t xml:space="preserve">. </w:t>
      </w:r>
      <w:r w:rsidR="00F95583">
        <w:rPr>
          <w:lang w:val="en-US"/>
        </w:rPr>
        <w:t>Furthermore, LTC is in many countries still a new issue in the welfare state, because the provision was traditionally devolved to familie</w:t>
      </w:r>
      <w:r w:rsidR="00D9383E">
        <w:rPr>
          <w:lang w:val="en-US"/>
        </w:rPr>
        <w:t xml:space="preserve">s and now increasingly </w:t>
      </w:r>
      <w:bookmarkStart w:id="0" w:name="_GoBack"/>
      <w:bookmarkEnd w:id="0"/>
      <w:r w:rsidR="00F95583">
        <w:rPr>
          <w:lang w:val="en-US"/>
        </w:rPr>
        <w:t>to migrant care workers</w:t>
      </w:r>
      <w:r w:rsidR="000E5EE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Pr>
              <w:lang w:val="en-US"/>
            </w:rPr>
            <w:fldChar w:fldCharType="separate"/>
          </w:r>
          <w:r w:rsidR="00563976">
            <w:rPr>
              <w:lang w:val="en-US"/>
            </w:rPr>
            <w:t>(Colombo et al., 2011; Da Roit and Le Bihan, 2010)</w:t>
          </w:r>
          <w:r w:rsidR="000E5EEF">
            <w:rPr>
              <w:lang w:val="en-US"/>
            </w:rPr>
            <w:fldChar w:fldCharType="end"/>
          </w:r>
        </w:sdtContent>
      </w:sdt>
      <w:r w:rsidR="00F95583">
        <w:rPr>
          <w:lang w:val="en-US"/>
        </w:rPr>
        <w:t>. Unfortunatel</w:t>
      </w:r>
      <w:r w:rsidR="000E5EEF">
        <w:rPr>
          <w:lang w:val="en-US"/>
        </w:rPr>
        <w:t xml:space="preserve">y, indicators on informal care </w:t>
      </w:r>
      <w:r w:rsidR="00F95583">
        <w:rPr>
          <w:lang w:val="en-US"/>
        </w:rPr>
        <w:t>are not available and by nature not reliable. The only approximation</w:t>
      </w:r>
      <w:r w:rsidR="00241280">
        <w:rPr>
          <w:lang w:val="en-US"/>
        </w:rPr>
        <w:t>, we have included,</w:t>
      </w:r>
      <w:r w:rsidR="00F95583">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Pr>
              <w:lang w:val="en-US"/>
            </w:rPr>
            <w:fldChar w:fldCharType="separate"/>
          </w:r>
          <w:r w:rsidR="00563976">
            <w:t>(Da Roit and Le Bihan, 2010; Da Roit and Weicht, 2013)</w:t>
          </w:r>
          <w:r w:rsidR="000E5EEF">
            <w:rPr>
              <w:lang w:val="en-US"/>
            </w:rPr>
            <w:fldChar w:fldCharType="end"/>
          </w:r>
        </w:sdtContent>
      </w:sdt>
      <w:r w:rsidR="000E5EEF">
        <w:t>.</w:t>
      </w:r>
    </w:p>
    <w:p w14:paraId="12AA4717" w14:textId="77777777" w:rsidR="00D062D3" w:rsidRPr="000E5EEF" w:rsidRDefault="00D062D3" w:rsidP="00DB62C0">
      <w:pPr>
        <w:spacing w:line="360" w:lineRule="auto"/>
        <w:jc w:val="both"/>
        <w:rPr>
          <w:b/>
        </w:rPr>
      </w:pPr>
    </w:p>
    <w:sdt>
      <w:sdtPr>
        <w:rPr>
          <w:rFonts w:asciiTheme="minorHAnsi" w:eastAsiaTheme="minorHAnsi" w:hAnsiTheme="minorHAnsi" w:cstheme="minorBidi"/>
          <w:color w:val="auto"/>
          <w:sz w:val="22"/>
          <w:szCs w:val="22"/>
          <w:lang w:val="en-GB"/>
        </w:rPr>
        <w:alias w:val="Don’t edit this field."/>
        <w:tag w:val="CitaviBibliography"/>
        <w:id w:val="-861361920"/>
        <w:placeholder>
          <w:docPart w:val="DefaultPlaceholder_-1854013440"/>
        </w:placeholder>
      </w:sdtPr>
      <w:sdtEndPr/>
      <w:sdtContent>
        <w:p w14:paraId="5D1B3900" w14:textId="77777777" w:rsidR="00673314" w:rsidRDefault="00D062D3" w:rsidP="00673314">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1" w:name="_CTVBIBLIOGRAPHY1"/>
          <w:bookmarkEnd w:id="1"/>
          <w:r w:rsidR="00673314">
            <w:rPr>
              <w:lang w:val="en-GB"/>
            </w:rPr>
            <w:t>References</w:t>
          </w:r>
        </w:p>
        <w:p w14:paraId="442D4E0F" w14:textId="77777777" w:rsidR="00673314" w:rsidRDefault="00673314" w:rsidP="00673314">
          <w:pPr>
            <w:pStyle w:val="CitaviBibliographyEntry"/>
            <w:rPr>
              <w:lang w:val="en-GB"/>
            </w:rPr>
          </w:pPr>
          <w:bookmarkStart w:id="2" w:name="_CTVL001034e448139b54f419adf4039f0e6938f"/>
          <w:r>
            <w:rPr>
              <w:lang w:val="en-GB"/>
            </w:rPr>
            <w:t>Alber, J. (1995) ‘A Framework for the Comparative Study of Social Services’, Journal of European Social Policy 5(2): 131–49.</w:t>
          </w:r>
        </w:p>
        <w:p w14:paraId="5B7B0908" w14:textId="77777777" w:rsidR="00673314" w:rsidRDefault="00673314" w:rsidP="00673314">
          <w:pPr>
            <w:pStyle w:val="CitaviBibliographyEntry"/>
            <w:rPr>
              <w:lang w:val="en-GB"/>
            </w:rPr>
          </w:pPr>
          <w:bookmarkStart w:id="3" w:name="_CTVL001810c08d70777472783612d9c6746a6b1"/>
          <w:bookmarkEnd w:id="2"/>
          <w:r>
            <w:rPr>
              <w:lang w:val="en-GB"/>
            </w:rPr>
            <w:t>Anderson, A. (2012) ‘Europe's Care Regimes and the Role of Migrant Care Workers Within Them’, Journal of Population Ageing 5(2): 135–46.</w:t>
          </w:r>
        </w:p>
        <w:p w14:paraId="5AB08F1B" w14:textId="77777777" w:rsidR="00673314" w:rsidRDefault="00673314" w:rsidP="00673314">
          <w:pPr>
            <w:pStyle w:val="CitaviBibliographyEntry"/>
            <w:rPr>
              <w:lang w:val="en-GB"/>
            </w:rPr>
          </w:pPr>
          <w:bookmarkStart w:id="4" w:name="_CTVL001d05c2d44cb5e4fe2b3f74ab1c28541ed"/>
          <w:bookmarkEnd w:id="3"/>
          <w:r>
            <w:rPr>
              <w:lang w:val="en-GB"/>
            </w:rPr>
            <w:t>Anttonen, A. and Sipilä, J. (1996) ‘European Social Care Services: Is it possible to identify models?’, Journal of European Social Policy 6(2): 87–100.</w:t>
          </w:r>
        </w:p>
        <w:p w14:paraId="226D2981" w14:textId="77777777" w:rsidR="00673314" w:rsidRDefault="00673314" w:rsidP="00673314">
          <w:pPr>
            <w:pStyle w:val="CitaviBibliographyEntry"/>
            <w:rPr>
              <w:lang w:val="en-GB"/>
            </w:rPr>
          </w:pPr>
          <w:bookmarkStart w:id="5" w:name="_CTVL001e6435ca3dc8443b5a53ecffd8c03ae4d"/>
          <w:bookmarkEnd w:id="4"/>
          <w:r>
            <w:rPr>
              <w:lang w:val="en-GB"/>
            </w:rPr>
            <w:t>Bettio, F. and Plantenga, J. (2004) ‘Comparing Care Regimes in Europe’, Feminist Economics 10(1): 85–113.</w:t>
          </w:r>
        </w:p>
        <w:p w14:paraId="72A510B8" w14:textId="77777777" w:rsidR="00673314" w:rsidRDefault="00673314" w:rsidP="00673314">
          <w:pPr>
            <w:pStyle w:val="CitaviBibliographyEntry"/>
            <w:rPr>
              <w:lang w:val="en-GB"/>
            </w:rPr>
          </w:pPr>
          <w:bookmarkStart w:id="6" w:name="_CTVL00186166193303347ca969e2168af48b4b8"/>
          <w:bookmarkEnd w:id="5"/>
          <w:r>
            <w:rPr>
              <w:lang w:val="en-GB"/>
            </w:rPr>
            <w:t xml:space="preserve">Colombo, F. (2012) ‘Typology of Public Coverage for Long-Term Care in OECD Countries’, in J. Costa-Font and C. Courbage (eds) </w:t>
          </w:r>
          <w:bookmarkEnd w:id="6"/>
          <w:r w:rsidRPr="00673314">
            <w:rPr>
              <w:i/>
              <w:lang w:val="en-GB"/>
            </w:rPr>
            <w:t>Financing Long-Term Care in Europe: Institutions, Markets and Models</w:t>
          </w:r>
          <w:r w:rsidRPr="00673314">
            <w:rPr>
              <w:lang w:val="en-GB"/>
            </w:rPr>
            <w:t>, pp. 17–40. London, s.l.: Palgrave Macmillan UK.</w:t>
          </w:r>
        </w:p>
        <w:p w14:paraId="089F53F0" w14:textId="77777777" w:rsidR="00673314" w:rsidRDefault="00673314" w:rsidP="00673314">
          <w:pPr>
            <w:pStyle w:val="CitaviBibliographyEntry"/>
            <w:rPr>
              <w:lang w:val="en-GB"/>
            </w:rPr>
          </w:pPr>
          <w:bookmarkStart w:id="7" w:name="_CTVL0010b6a142e90234bc18156f4e7b2566369"/>
          <w:r>
            <w:rPr>
              <w:lang w:val="en-GB"/>
            </w:rPr>
            <w:t xml:space="preserve">Colombo, F., Llena-Nozal, A., Mercier, J. and Tjadens, F. (2011) </w:t>
          </w:r>
          <w:bookmarkEnd w:id="7"/>
          <w:r w:rsidRPr="00673314">
            <w:rPr>
              <w:i/>
              <w:lang w:val="en-GB"/>
            </w:rPr>
            <w:t xml:space="preserve">Help wanted?: Providing and paying for long-term care. </w:t>
          </w:r>
          <w:r w:rsidRPr="00673314">
            <w:rPr>
              <w:lang w:val="en-GB"/>
            </w:rPr>
            <w:t>Paris: OECD.</w:t>
          </w:r>
        </w:p>
        <w:p w14:paraId="5CBA7A29" w14:textId="77777777" w:rsidR="00673314" w:rsidRDefault="00673314" w:rsidP="00673314">
          <w:pPr>
            <w:pStyle w:val="CitaviBibliographyEntry"/>
            <w:rPr>
              <w:lang w:val="en-GB"/>
            </w:rPr>
          </w:pPr>
          <w:bookmarkStart w:id="8" w:name="_CTVL0011b8ba8c659eb4b73a7f1fa02fe518735"/>
          <w:r>
            <w:rPr>
              <w:lang w:val="en-GB"/>
            </w:rPr>
            <w:t>Da Roit, B. and Le Bihan, B. (2010) ‘Similar and Yet So Different: Cash-for-Care in Six European Countries’ Long-Term Care Policies’, The Milbank Quarterly 88(3): 286–309.</w:t>
          </w:r>
        </w:p>
        <w:p w14:paraId="68B66794" w14:textId="77777777" w:rsidR="00673314" w:rsidRDefault="00673314" w:rsidP="00673314">
          <w:pPr>
            <w:pStyle w:val="CitaviBibliographyEntry"/>
            <w:rPr>
              <w:lang w:val="en-GB"/>
            </w:rPr>
          </w:pPr>
          <w:bookmarkStart w:id="9" w:name="_CTVL001a4836dae68d94d748616d13fb0207f15"/>
          <w:bookmarkEnd w:id="8"/>
          <w:r>
            <w:rPr>
              <w:lang w:val="en-GB"/>
            </w:rPr>
            <w:t>Da Roit, B. and Weicht, B. (2013) ‘Migrant care work and care, migration and employment regimes: A fuzzy-set analysis’, Journal of European Social Policy 23(5): 469–86.</w:t>
          </w:r>
        </w:p>
        <w:p w14:paraId="7627E16F" w14:textId="77777777" w:rsidR="00673314" w:rsidRDefault="00673314" w:rsidP="00673314">
          <w:pPr>
            <w:pStyle w:val="CitaviBibliographyEntry"/>
            <w:rPr>
              <w:lang w:val="en-GB"/>
            </w:rPr>
          </w:pPr>
          <w:bookmarkStart w:id="10" w:name="_CTVL001fd3ac2a6731141c3b7b2698947518579"/>
          <w:bookmarkEnd w:id="9"/>
          <w:r>
            <w:rPr>
              <w:lang w:val="en-GB"/>
            </w:rPr>
            <w:t>Damiani, G., Farelli, V., Anselmi, A., Sicuro, L., Solipaca, A., Burgio, A., Iezzi, D. F. and Ricciardi, W. (2011) ‘Patterns of Long Term Care in 29 European countries: evidence from an exploratory study’, BMC health services research 11: 316.</w:t>
          </w:r>
        </w:p>
        <w:p w14:paraId="1193C510" w14:textId="77777777" w:rsidR="00673314" w:rsidRDefault="00673314" w:rsidP="00673314">
          <w:pPr>
            <w:pStyle w:val="CitaviBibliographyEntry"/>
            <w:rPr>
              <w:lang w:val="en-GB"/>
            </w:rPr>
          </w:pPr>
          <w:bookmarkStart w:id="11" w:name="_CTVL0015f1bbd69fb3c4522abd802c60d39aab7"/>
          <w:bookmarkEnd w:id="10"/>
          <w:r>
            <w:rPr>
              <w:lang w:val="en-GB"/>
            </w:rPr>
            <w:t>Di Rosa, M., Kofahl, C., McKee, K., Bień, B., Lamura, G., Prouskas, C., Döhner, H. and Mnich, E. (2011) ‘A Typology of Caregiving Situations and Service Use in Family Carers of Older People in Six European Countries’, GeroPsych 24(1): 5–18.</w:t>
          </w:r>
        </w:p>
        <w:p w14:paraId="18BFB34E" w14:textId="77777777" w:rsidR="00673314" w:rsidRDefault="00673314" w:rsidP="00673314">
          <w:pPr>
            <w:pStyle w:val="CitaviBibliographyEntry"/>
            <w:rPr>
              <w:lang w:val="en-GB"/>
            </w:rPr>
          </w:pPr>
          <w:bookmarkStart w:id="12" w:name="_CTVL0010ab61766c6234c81af59c27fe2c9d49d"/>
          <w:bookmarkEnd w:id="11"/>
          <w:r>
            <w:rPr>
              <w:lang w:val="en-GB"/>
            </w:rPr>
            <w:lastRenderedPageBreak/>
            <w:t xml:space="preserve">Esping-Andersen, G. (1990) </w:t>
          </w:r>
          <w:bookmarkEnd w:id="12"/>
          <w:r w:rsidRPr="00673314">
            <w:rPr>
              <w:i/>
              <w:lang w:val="en-GB"/>
            </w:rPr>
            <w:t xml:space="preserve">The three worlds of welfare capitalism. </w:t>
          </w:r>
          <w:r w:rsidRPr="00673314">
            <w:rPr>
              <w:lang w:val="en-GB"/>
            </w:rPr>
            <w:t>Princeton, N.J.: Princeton University Press.</w:t>
          </w:r>
        </w:p>
        <w:p w14:paraId="0D3D9288" w14:textId="77777777" w:rsidR="00673314" w:rsidRDefault="00673314" w:rsidP="00673314">
          <w:pPr>
            <w:pStyle w:val="CitaviBibliographyEntry"/>
            <w:rPr>
              <w:lang w:val="en-GB"/>
            </w:rPr>
          </w:pPr>
          <w:bookmarkStart w:id="13" w:name="_CTVL001e695c9812ebe48f081664322ba67ea9f"/>
          <w:r>
            <w:rPr>
              <w:lang w:val="en-GB"/>
            </w:rPr>
            <w:t>European Commission (2018) ‘ESPN thematic report on Challenges in long-term care’. https://ec.europa.eu/social/main.jsp?advSearchKey=espnltc_2018&amp;mode=advancedSubmit&amp;catId=22&amp;policyArea=0&amp;policyAreaSub=0&amp;country=0&amp;year=0.</w:t>
          </w:r>
        </w:p>
        <w:p w14:paraId="6EF72AEB" w14:textId="77777777" w:rsidR="00673314" w:rsidRDefault="00673314" w:rsidP="00673314">
          <w:pPr>
            <w:pStyle w:val="CitaviBibliographyEntry"/>
            <w:rPr>
              <w:lang w:val="en-GB"/>
            </w:rPr>
          </w:pPr>
          <w:bookmarkStart w:id="14" w:name="_CTVL001b1b4eaaf0a3c4f5e8b08e5aac25ab74c"/>
          <w:bookmarkEnd w:id="13"/>
          <w:r>
            <w:rPr>
              <w:lang w:val="en-GB"/>
            </w:rPr>
            <w:t>European Observatory on Health Systems and Policies (2018) ‘Health system review (HiT)’. http://www.euro.who.int/en/about-us/partners/observatory/publications/health-system-reviews-hits/full-list-of-country-hits.</w:t>
          </w:r>
        </w:p>
        <w:p w14:paraId="0B1331F4" w14:textId="77777777" w:rsidR="00673314" w:rsidRDefault="00673314" w:rsidP="00673314">
          <w:pPr>
            <w:pStyle w:val="CitaviBibliographyEntry"/>
            <w:rPr>
              <w:lang w:val="en-GB"/>
            </w:rPr>
          </w:pPr>
          <w:bookmarkStart w:id="15" w:name="_CTVL0013deb4cb5e8224491a572d4026b6a1358"/>
          <w:bookmarkEnd w:id="14"/>
          <w:r>
            <w:rPr>
              <w:lang w:val="en-GB"/>
            </w:rPr>
            <w:t>Farris, S. R. and Marchetti, S. (2017) ‘From the Commodification to the Corporatization of Care: European Perspectives and Debates’, Social Politics: International Studies in Gender, State &amp; Society 24(2): 109–31.</w:t>
          </w:r>
        </w:p>
        <w:p w14:paraId="3EB3A808" w14:textId="77777777" w:rsidR="00673314" w:rsidRDefault="00673314" w:rsidP="00673314">
          <w:pPr>
            <w:pStyle w:val="CitaviBibliographyEntry"/>
            <w:rPr>
              <w:lang w:val="en-GB"/>
            </w:rPr>
          </w:pPr>
          <w:bookmarkStart w:id="16" w:name="_CTVL0017c3d120b68894a438ddae60dd66cb8df"/>
          <w:bookmarkEnd w:id="15"/>
          <w:r>
            <w:rPr>
              <w:lang w:val="en-GB"/>
            </w:rPr>
            <w:t>Ferrera, M. (1996) ‘The 'Southern Model' of Welfare in Social Europe’, Journal of European Social Policy 6(1): 17–37.</w:t>
          </w:r>
        </w:p>
        <w:p w14:paraId="498DC3C2" w14:textId="77777777" w:rsidR="00673314" w:rsidRDefault="00673314" w:rsidP="00673314">
          <w:pPr>
            <w:pStyle w:val="CitaviBibliographyEntry"/>
            <w:rPr>
              <w:lang w:val="en-GB"/>
            </w:rPr>
          </w:pPr>
          <w:bookmarkStart w:id="17" w:name="_CTVL001373c94ccf3c24a1ebfb425e778bd7fad"/>
          <w:bookmarkEnd w:id="16"/>
          <w:r>
            <w:rPr>
              <w:lang w:val="en-GB"/>
            </w:rPr>
            <w:t>Halásková, R., Bednář, P. and Halásková, M. (2017) ‘Forms of Providing and Financing Long-Term Care in OECD Countries’, Review of Economic Perspectives 17(2): 159–78.</w:t>
          </w:r>
        </w:p>
        <w:p w14:paraId="3B876E10" w14:textId="77777777" w:rsidR="00673314" w:rsidRDefault="00673314" w:rsidP="00673314">
          <w:pPr>
            <w:pStyle w:val="CitaviBibliographyEntry"/>
            <w:rPr>
              <w:lang w:val="en-GB"/>
            </w:rPr>
          </w:pPr>
          <w:bookmarkStart w:id="18" w:name="_CTVL0012648c6a98a1148368dd9ae50a6bfa51a"/>
          <w:bookmarkEnd w:id="17"/>
          <w:r>
            <w:rPr>
              <w:lang w:val="en-GB"/>
            </w:rPr>
            <w:t>Halfens, R. J. G., Meesterberends, E., van Nie-Visser, N. C., Lohrmann, C., Schönherr, S., Meijers, J. M. M., Hahn, S., Vangelooven, C. and Schols, J. M. G. A. (2013) ‘International prevalence measurement of care problems: results’, Journal of advanced nursing 69(9): e5-17.</w:t>
          </w:r>
        </w:p>
        <w:p w14:paraId="1992CE1F" w14:textId="77777777" w:rsidR="00673314" w:rsidRDefault="00673314" w:rsidP="00673314">
          <w:pPr>
            <w:pStyle w:val="CitaviBibliographyEntry"/>
            <w:rPr>
              <w:lang w:val="en-GB"/>
            </w:rPr>
          </w:pPr>
          <w:bookmarkStart w:id="19" w:name="_CTVL001be466e05928646daa518cec4cec03f63"/>
          <w:bookmarkEnd w:id="18"/>
          <w:r>
            <w:rPr>
              <w:lang w:val="en-GB"/>
            </w:rPr>
            <w:t>Jensen, C. (2008) ‘Worlds of welfare services and transfers’, Journal of European Social Policy 18(2): 151–62.</w:t>
          </w:r>
        </w:p>
        <w:p w14:paraId="5F3C0BBD" w14:textId="77777777" w:rsidR="00673314" w:rsidRDefault="00673314" w:rsidP="00673314">
          <w:pPr>
            <w:pStyle w:val="CitaviBibliographyEntry"/>
            <w:rPr>
              <w:lang w:val="en-GB"/>
            </w:rPr>
          </w:pPr>
          <w:bookmarkStart w:id="20" w:name="_CTVL0010c10d28edea54957a390cc5df62b8fef"/>
          <w:bookmarkEnd w:id="19"/>
          <w:r>
            <w:rPr>
              <w:lang w:val="en-GB"/>
            </w:rPr>
            <w:t>Kautto, M. (2002) ‘Investing in Services in West European welfare states’, Journal of European Social Policy 12(1): 53–65.</w:t>
          </w:r>
        </w:p>
        <w:p w14:paraId="002905EB" w14:textId="77777777" w:rsidR="00673314" w:rsidRDefault="00673314" w:rsidP="00673314">
          <w:pPr>
            <w:pStyle w:val="CitaviBibliographyEntry"/>
            <w:rPr>
              <w:lang w:val="en-GB"/>
            </w:rPr>
          </w:pPr>
          <w:bookmarkStart w:id="21" w:name="_CTVL0014a831c3476a74e2b9956ea11f6651680"/>
          <w:bookmarkEnd w:id="20"/>
          <w:r>
            <w:rPr>
              <w:lang w:val="en-GB"/>
            </w:rPr>
            <w:t xml:space="preserve">Kraus, M., Riedel, M., Mot, E. S., Willemé, P. and Röhrling, G. (2010) </w:t>
          </w:r>
          <w:bookmarkEnd w:id="21"/>
          <w:r w:rsidRPr="00673314">
            <w:rPr>
              <w:i/>
              <w:lang w:val="en-GB"/>
            </w:rPr>
            <w:t xml:space="preserve">A typology of long-term care systems in Europe. </w:t>
          </w:r>
          <w:r w:rsidRPr="00673314">
            <w:rPr>
              <w:lang w:val="en-GB"/>
            </w:rPr>
            <w:t>Brussels: ENEPRI.</w:t>
          </w:r>
        </w:p>
        <w:p w14:paraId="517B0A38" w14:textId="77777777" w:rsidR="00673314" w:rsidRDefault="00673314" w:rsidP="00673314">
          <w:pPr>
            <w:pStyle w:val="CitaviBibliographyEntry"/>
            <w:rPr>
              <w:lang w:val="en-GB"/>
            </w:rPr>
          </w:pPr>
          <w:bookmarkStart w:id="22" w:name="_CTVL0014201f31f4e42406fb639b4aefaa60020"/>
          <w:r>
            <w:rPr>
              <w:lang w:val="en-GB"/>
            </w:rPr>
            <w:t>Leitner, S. (2003) ‘Varieties of familialism: The caring function of the family in comparative perspective’, European Societies 5(4): 353–75.</w:t>
          </w:r>
        </w:p>
        <w:p w14:paraId="14F17DCA" w14:textId="77777777" w:rsidR="00673314" w:rsidRDefault="00673314" w:rsidP="00673314">
          <w:pPr>
            <w:pStyle w:val="CitaviBibliographyEntry"/>
            <w:rPr>
              <w:lang w:val="en-GB"/>
            </w:rPr>
          </w:pPr>
          <w:bookmarkStart w:id="23" w:name="_CTVL0017b919a235e4542c7a45bffd37c2a2501"/>
          <w:bookmarkEnd w:id="22"/>
          <w:r>
            <w:rPr>
              <w:lang w:val="en-GB"/>
            </w:rPr>
            <w:t>MISSOC (2018) ‘Comparative tables’. https://www.missoc.org/missoc-database/comparative-tables/.</w:t>
          </w:r>
        </w:p>
        <w:p w14:paraId="76585219" w14:textId="77777777" w:rsidR="00673314" w:rsidRDefault="00673314" w:rsidP="00673314">
          <w:pPr>
            <w:pStyle w:val="CitaviBibliographyEntry"/>
            <w:rPr>
              <w:lang w:val="en-GB"/>
            </w:rPr>
          </w:pPr>
          <w:bookmarkStart w:id="24" w:name="_CTVL001c8de60e5bb4846cabf3cbe7b0f4faa71"/>
          <w:bookmarkEnd w:id="23"/>
          <w:r>
            <w:rPr>
              <w:lang w:val="en-GB"/>
            </w:rPr>
            <w:t xml:space="preserve">Nies, H., Leichsenring, K. and Mak, S. (2013) ‘The Emerging Identity of Long- Term Care Systems in Europe’, in Leichsenring, Kai, Billings, Jenny and H. Nies (eds) </w:t>
          </w:r>
          <w:bookmarkEnd w:id="24"/>
          <w:r w:rsidRPr="00673314">
            <w:rPr>
              <w:i/>
              <w:lang w:val="en-GB"/>
            </w:rPr>
            <w:t>Long term care in Europe: Improving policy and practice</w:t>
          </w:r>
          <w:r w:rsidRPr="00673314">
            <w:rPr>
              <w:lang w:val="en-GB"/>
            </w:rPr>
            <w:t>, pp. 19–41. Basingstoke: Palgrave Macmillan.</w:t>
          </w:r>
        </w:p>
        <w:p w14:paraId="56B56508" w14:textId="77777777" w:rsidR="00673314" w:rsidRDefault="00673314" w:rsidP="00673314">
          <w:pPr>
            <w:pStyle w:val="CitaviBibliographyEntry"/>
            <w:rPr>
              <w:lang w:val="en-GB"/>
            </w:rPr>
          </w:pPr>
          <w:bookmarkStart w:id="25" w:name="_CTVL00131a6e1e5cd3746469cdb27300f86d341"/>
          <w:r>
            <w:rPr>
              <w:lang w:val="en-GB"/>
            </w:rPr>
            <w:t>OECD (2018) ‘OECD Health Statistics 2018’. http://www.oecd.org/els/health-systems/health-data.htm.</w:t>
          </w:r>
        </w:p>
        <w:p w14:paraId="713159E1" w14:textId="77777777" w:rsidR="00673314" w:rsidRDefault="00673314" w:rsidP="00673314">
          <w:pPr>
            <w:pStyle w:val="CitaviBibliographyEntry"/>
            <w:rPr>
              <w:lang w:val="en-GB"/>
            </w:rPr>
          </w:pPr>
          <w:bookmarkStart w:id="26" w:name="_CTVL00103a469d8c12940fdbc2ae3b2729b6d39"/>
          <w:bookmarkEnd w:id="25"/>
          <w:r>
            <w:rPr>
              <w:lang w:val="en-GB"/>
            </w:rPr>
            <w:t>Pfau-Effinger, B. (2014) ‘New policies for caring family members in European welfare states’, Cuad. Relac. Lab. 32(1).</w:t>
          </w:r>
        </w:p>
        <w:p w14:paraId="321D9F7D" w14:textId="77777777" w:rsidR="00673314" w:rsidRDefault="00673314" w:rsidP="00673314">
          <w:pPr>
            <w:pStyle w:val="CitaviBibliographyEntry"/>
            <w:rPr>
              <w:lang w:val="en-GB"/>
            </w:rPr>
          </w:pPr>
          <w:bookmarkStart w:id="27" w:name="_CTVL0015370e4185b9d4a5f893208ca47bb9848"/>
          <w:bookmarkEnd w:id="26"/>
          <w:r>
            <w:rPr>
              <w:lang w:val="en-GB"/>
            </w:rPr>
            <w:t xml:space="preserve">Pommer, E., Woittiez, I. and Stevens, J. (2009) </w:t>
          </w:r>
          <w:bookmarkEnd w:id="27"/>
          <w:r w:rsidRPr="00673314">
            <w:rPr>
              <w:i/>
              <w:lang w:val="en-GB"/>
            </w:rPr>
            <w:t xml:space="preserve">Comparing care: The care for elderly in ten EU-countries. </w:t>
          </w:r>
          <w:r w:rsidRPr="00673314">
            <w:rPr>
              <w:lang w:val="en-GB"/>
            </w:rPr>
            <w:t>Amsterdam: Aksant Acad. Publ.</w:t>
          </w:r>
        </w:p>
        <w:p w14:paraId="545AEBB8" w14:textId="77777777" w:rsidR="00673314" w:rsidRDefault="00673314" w:rsidP="00673314">
          <w:pPr>
            <w:pStyle w:val="CitaviBibliographyEntry"/>
            <w:rPr>
              <w:lang w:val="en-GB"/>
            </w:rPr>
          </w:pPr>
          <w:bookmarkStart w:id="28" w:name="_CTVL0014fb1e12993c0486bb38a312102fa0b95"/>
          <w:r>
            <w:rPr>
              <w:lang w:val="en-GB"/>
            </w:rPr>
            <w:t xml:space="preserve">Ranci, C. and Pavolini, E. (eds.) (2013) </w:t>
          </w:r>
          <w:bookmarkEnd w:id="28"/>
          <w:r w:rsidRPr="00673314">
            <w:rPr>
              <w:i/>
              <w:lang w:val="en-GB"/>
            </w:rPr>
            <w:t xml:space="preserve">Reforms in Long-Term Care Policies in Europe: Investigating Institutional Change and Social Impacts. </w:t>
          </w:r>
          <w:r w:rsidRPr="00673314">
            <w:rPr>
              <w:lang w:val="en-GB"/>
            </w:rPr>
            <w:t>New York, NY: Springer.</w:t>
          </w:r>
        </w:p>
        <w:p w14:paraId="468FBA2A" w14:textId="77777777" w:rsidR="00673314" w:rsidRDefault="00673314" w:rsidP="00673314">
          <w:pPr>
            <w:pStyle w:val="CitaviBibliographyEntry"/>
            <w:rPr>
              <w:lang w:val="en-GB"/>
            </w:rPr>
          </w:pPr>
          <w:bookmarkStart w:id="29" w:name="_CTVL00178e0bc8b722c40a48b8c059782da93b0"/>
          <w:r>
            <w:rPr>
              <w:lang w:val="en-GB"/>
            </w:rPr>
            <w:t>Rechel, B., Grundy, E., Robine, J.-M., Cylus, J., Mackenbach, J. P., Knai, C. and McKee, M. (2013) ‘Ageing in the European Union’, The Lancet 381(9874): 1312–22.</w:t>
          </w:r>
        </w:p>
        <w:p w14:paraId="6EFD94D3" w14:textId="77777777" w:rsidR="00673314" w:rsidRDefault="00673314" w:rsidP="00673314">
          <w:pPr>
            <w:pStyle w:val="CitaviBibliographyEntry"/>
            <w:rPr>
              <w:lang w:val="en-GB"/>
            </w:rPr>
          </w:pPr>
          <w:bookmarkStart w:id="30" w:name="_CTVL0011bf34687a16f42f68121c0bf4b2f930f"/>
          <w:bookmarkEnd w:id="29"/>
          <w:r>
            <w:rPr>
              <w:lang w:val="en-GB"/>
            </w:rPr>
            <w:t>Reibling, N. (2010) ‘Healthcare systems in Europe: towards an incorporation of patient access’, Journal of European Social Policy 20(1): 5–18.</w:t>
          </w:r>
        </w:p>
        <w:p w14:paraId="4E297647" w14:textId="77777777" w:rsidR="00673314" w:rsidRDefault="00673314" w:rsidP="00673314">
          <w:pPr>
            <w:pStyle w:val="CitaviBibliographyEntry"/>
            <w:rPr>
              <w:lang w:val="en-GB"/>
            </w:rPr>
          </w:pPr>
          <w:bookmarkStart w:id="31" w:name="_CTVL001ba251d514c9d4bae9495b7c6c02444ab"/>
          <w:bookmarkEnd w:id="30"/>
          <w:r>
            <w:rPr>
              <w:lang w:val="en-GB"/>
            </w:rPr>
            <w:t>Reibling, N., Ariaans, M. and Wendt, C. (2019) ‘Worlds of Healthcare: A Healthcare System Typology of OECD Countries’, Health policy (Amsterdam, Netherlands) 123(7): 611–20.</w:t>
          </w:r>
        </w:p>
        <w:p w14:paraId="60C84300" w14:textId="77777777" w:rsidR="00673314" w:rsidRDefault="00673314" w:rsidP="00673314">
          <w:pPr>
            <w:pStyle w:val="CitaviBibliographyEntry"/>
            <w:rPr>
              <w:lang w:val="en-GB"/>
            </w:rPr>
          </w:pPr>
          <w:bookmarkStart w:id="32" w:name="_CTVL001c4d18bc7cbb84effbca47358d0ec4f5f"/>
          <w:bookmarkEnd w:id="31"/>
          <w:r>
            <w:rPr>
              <w:lang w:val="en-GB"/>
            </w:rPr>
            <w:t>Rostgaard, T. (2002) ‘Caring for Children and Older People in Europe - A Comparison of European Policies and Practice’, Policy Studies 23(1): 51–68.</w:t>
          </w:r>
        </w:p>
        <w:p w14:paraId="652A4F37" w14:textId="77777777" w:rsidR="00673314" w:rsidRDefault="00673314" w:rsidP="00673314">
          <w:pPr>
            <w:pStyle w:val="CitaviBibliographyEntry"/>
            <w:rPr>
              <w:lang w:val="en-GB"/>
            </w:rPr>
          </w:pPr>
          <w:bookmarkStart w:id="33" w:name="_CTVL001374111b5997247799147bfd63b1f9fef"/>
          <w:bookmarkEnd w:id="32"/>
          <w:r>
            <w:rPr>
              <w:lang w:val="en-GB"/>
            </w:rPr>
            <w:lastRenderedPageBreak/>
            <w:t>Saraceno, C. and Keck, W. (2010) ‘Can we identify intergenerational policy regimes in Europe?’, European Societies 12(5): 675–96.</w:t>
          </w:r>
        </w:p>
        <w:p w14:paraId="1C55215F" w14:textId="77777777" w:rsidR="00673314" w:rsidRDefault="00673314" w:rsidP="00673314">
          <w:pPr>
            <w:pStyle w:val="CitaviBibliographyEntry"/>
            <w:rPr>
              <w:lang w:val="en-GB"/>
            </w:rPr>
          </w:pPr>
          <w:bookmarkStart w:id="34" w:name="_CTVL0010aa49c15848940a59eff4c656fb83638"/>
          <w:bookmarkEnd w:id="33"/>
          <w:r>
            <w:rPr>
              <w:lang w:val="en-GB"/>
            </w:rPr>
            <w:t>Simonazzi, A. (2008) ‘Care regimes and national employment models’, Cambridge Journal of Economics 33(2): 211–32.</w:t>
          </w:r>
        </w:p>
        <w:p w14:paraId="4419CA54" w14:textId="77777777" w:rsidR="00673314" w:rsidRDefault="00673314" w:rsidP="00673314">
          <w:pPr>
            <w:pStyle w:val="CitaviBibliographyEntry"/>
            <w:rPr>
              <w:lang w:val="en-GB"/>
            </w:rPr>
          </w:pPr>
          <w:bookmarkStart w:id="35" w:name="_CTVL001c4cde9c35b0a4375a4d04a5ae1610beb"/>
          <w:bookmarkEnd w:id="34"/>
          <w:r>
            <w:rPr>
              <w:lang w:val="en-GB"/>
            </w:rPr>
            <w:t xml:space="preserve">Spasova, S., Baeten, R., Coster, S., Ghailani, D., Peña-Casas, R. and Vanhercke, B. (2018) </w:t>
          </w:r>
          <w:bookmarkEnd w:id="35"/>
          <w:r w:rsidRPr="00673314">
            <w:rPr>
              <w:i/>
              <w:lang w:val="en-GB"/>
            </w:rPr>
            <w:t xml:space="preserve">Challenges in long-term care in Europe: A study of national policies. </w:t>
          </w:r>
          <w:r w:rsidRPr="00673314">
            <w:rPr>
              <w:lang w:val="en-GB"/>
            </w:rPr>
            <w:t>Brussels.</w:t>
          </w:r>
        </w:p>
        <w:p w14:paraId="58AED88D" w14:textId="77777777" w:rsidR="00673314" w:rsidRDefault="00673314" w:rsidP="00673314">
          <w:pPr>
            <w:pStyle w:val="CitaviBibliographyEntry"/>
            <w:rPr>
              <w:lang w:val="en-GB"/>
            </w:rPr>
          </w:pPr>
          <w:bookmarkStart w:id="36" w:name="_CTVL00103efbb5656b9476aa5f278c064126856"/>
          <w:r>
            <w:rPr>
              <w:lang w:val="en-GB"/>
            </w:rPr>
            <w:t>Ungerson, C. (1997) ‘Social Politics and the Commodification of Care’, Social Politics: International Studies in Gender, State &amp; Society 4(3): 362–81.</w:t>
          </w:r>
        </w:p>
        <w:p w14:paraId="6F94E792" w14:textId="77777777" w:rsidR="00673314" w:rsidRDefault="00673314" w:rsidP="00673314">
          <w:pPr>
            <w:pStyle w:val="CitaviBibliographyEntry"/>
            <w:rPr>
              <w:lang w:val="en-GB"/>
            </w:rPr>
          </w:pPr>
          <w:bookmarkStart w:id="37" w:name="_CTVL001ba09466a76eb497588929f7223bebb75"/>
          <w:bookmarkEnd w:id="36"/>
          <w:r>
            <w:rPr>
              <w:lang w:val="en-GB"/>
            </w:rPr>
            <w:t>van Hooren, F. J. (2012) ‘Varieties of migrant care work: Comparing patterns of migrant labour in social care’, Journal of European Social Policy 22(2): 133–47.</w:t>
          </w:r>
        </w:p>
        <w:p w14:paraId="7F8E7957" w14:textId="3E84B072" w:rsidR="00725171" w:rsidRDefault="00673314" w:rsidP="00673314">
          <w:pPr>
            <w:pStyle w:val="CitaviBibliographyEntry"/>
            <w:rPr>
              <w:lang w:val="en-GB"/>
            </w:rPr>
          </w:pPr>
          <w:bookmarkStart w:id="38" w:name="_CTVL001ab516b2141194d84a0d50dcc11af4e93"/>
          <w:bookmarkEnd w:id="37"/>
          <w:r>
            <w:rPr>
              <w:lang w:val="en-GB"/>
            </w:rPr>
            <w:t>Wendt, C. (2014) ‘Changing Healthcare System Types’, Social Policy &amp; Administration 48(7): 864–82.</w:t>
          </w:r>
          <w:bookmarkEnd w:id="38"/>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7"/>
      <w:headerReference w:type="default" r:id="rId8"/>
      <w:footerReference w:type="even" r:id="rId9"/>
      <w:footerReference w:type="default" r:id="rId10"/>
      <w:headerReference w:type="first" r:id="rId11"/>
      <w:footerReference w:type="first" r:id="rId12"/>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6E55FF" w:rsidRDefault="006E55FF" w:rsidP="00DB62C0">
      <w:pPr>
        <w:spacing w:after="0" w:line="240" w:lineRule="auto"/>
      </w:pPr>
      <w:r>
        <w:separator/>
      </w:r>
    </w:p>
  </w:endnote>
  <w:endnote w:type="continuationSeparator" w:id="0">
    <w:p w14:paraId="262C51D7" w14:textId="77777777" w:rsidR="006E55FF" w:rsidRDefault="006E55FF"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6E55FF" w:rsidRDefault="006E55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88ACA33" w:rsidR="006E55FF" w:rsidRDefault="006E55FF">
        <w:pPr>
          <w:pStyle w:val="Fuzeile"/>
          <w:jc w:val="right"/>
        </w:pPr>
        <w:r>
          <w:fldChar w:fldCharType="begin"/>
        </w:r>
        <w:r>
          <w:instrText>PAGE   \* MERGEFORMAT</w:instrText>
        </w:r>
        <w:r>
          <w:fldChar w:fldCharType="separate"/>
        </w:r>
        <w:r w:rsidR="00D9383E">
          <w:rPr>
            <w:noProof/>
          </w:rPr>
          <w:t>9</w:t>
        </w:r>
        <w:r>
          <w:fldChar w:fldCharType="end"/>
        </w:r>
      </w:p>
    </w:sdtContent>
  </w:sdt>
  <w:p w14:paraId="36BE76A4" w14:textId="77777777" w:rsidR="006E55FF" w:rsidRDefault="006E55F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6E55FF" w:rsidRDefault="006E55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6E55FF" w:rsidRDefault="006E55FF" w:rsidP="00DB62C0">
      <w:pPr>
        <w:spacing w:after="0" w:line="240" w:lineRule="auto"/>
      </w:pPr>
      <w:r>
        <w:separator/>
      </w:r>
    </w:p>
  </w:footnote>
  <w:footnote w:type="continuationSeparator" w:id="0">
    <w:p w14:paraId="4A579E45" w14:textId="77777777" w:rsidR="006E55FF" w:rsidRDefault="006E55FF" w:rsidP="00DB62C0">
      <w:pPr>
        <w:spacing w:after="0" w:line="240" w:lineRule="auto"/>
      </w:pPr>
      <w:r>
        <w:continuationSeparator/>
      </w:r>
    </w:p>
  </w:footnote>
  <w:footnote w:id="1">
    <w:p w14:paraId="335663CF" w14:textId="2DF44E39" w:rsidR="006E55FF" w:rsidRPr="006D1F30" w:rsidRDefault="006E55FF">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1B65D86B" w14:textId="77777777" w:rsidR="006E55FF" w:rsidRPr="00374A56" w:rsidRDefault="006E55FF"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3">
    <w:p w14:paraId="03F632FB" w14:textId="49FF9D89" w:rsidR="006E55FF" w:rsidRPr="00D217D9" w:rsidRDefault="006E55FF">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4">
    <w:p w14:paraId="58B2A429" w14:textId="6C49D18A" w:rsidR="006E55FF" w:rsidRPr="00DF6D31" w:rsidRDefault="006E55FF">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sidR="00563976">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sidR="00563976">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sidR="00563976">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sidR="00563976">
            <w:rPr>
              <w:lang w:val="en-US"/>
            </w:rPr>
            <w:t>(2019)</w:t>
          </w:r>
          <w:r>
            <w:rPr>
              <w:lang w:val="en-US"/>
            </w:rPr>
            <w:fldChar w:fldCharType="end"/>
          </w:r>
        </w:sdtContent>
      </w:sdt>
      <w:r>
        <w:rPr>
          <w:lang w:val="en-US"/>
        </w:rPr>
        <w:t xml:space="preserve">, who are using </w:t>
      </w:r>
      <w:r w:rsidR="00CB5610">
        <w:rPr>
          <w:lang w:val="en-US"/>
        </w:rPr>
        <w:t>different</w:t>
      </w:r>
      <w:r>
        <w:rPr>
          <w:lang w:val="en-US"/>
        </w:rPr>
        <w:t xml:space="preserve">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6E55FF" w:rsidRDefault="006E55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6E55FF" w:rsidRDefault="006E55F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6E55FF" w:rsidRDefault="006E55FF">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BF1"/>
    <w:rsid w:val="00056E7C"/>
    <w:rsid w:val="00071351"/>
    <w:rsid w:val="000732E6"/>
    <w:rsid w:val="00082D2D"/>
    <w:rsid w:val="000B7A56"/>
    <w:rsid w:val="000E25FF"/>
    <w:rsid w:val="000E5EEF"/>
    <w:rsid w:val="00126962"/>
    <w:rsid w:val="00136D75"/>
    <w:rsid w:val="00162B67"/>
    <w:rsid w:val="00173192"/>
    <w:rsid w:val="001817F0"/>
    <w:rsid w:val="00191ECF"/>
    <w:rsid w:val="001C0CE6"/>
    <w:rsid w:val="001D3817"/>
    <w:rsid w:val="001E64E8"/>
    <w:rsid w:val="002128F4"/>
    <w:rsid w:val="00216DEA"/>
    <w:rsid w:val="00241280"/>
    <w:rsid w:val="00245A78"/>
    <w:rsid w:val="0025677D"/>
    <w:rsid w:val="00272AF4"/>
    <w:rsid w:val="002A57AA"/>
    <w:rsid w:val="002A6758"/>
    <w:rsid w:val="002C276B"/>
    <w:rsid w:val="002C694E"/>
    <w:rsid w:val="002D6AC0"/>
    <w:rsid w:val="002F09EA"/>
    <w:rsid w:val="0033302D"/>
    <w:rsid w:val="003509B8"/>
    <w:rsid w:val="003611ED"/>
    <w:rsid w:val="00370427"/>
    <w:rsid w:val="00374A56"/>
    <w:rsid w:val="00387D21"/>
    <w:rsid w:val="003B6E4C"/>
    <w:rsid w:val="003C0489"/>
    <w:rsid w:val="003D5343"/>
    <w:rsid w:val="00427CA7"/>
    <w:rsid w:val="00444E03"/>
    <w:rsid w:val="004B1DA7"/>
    <w:rsid w:val="004C3BAD"/>
    <w:rsid w:val="004E0187"/>
    <w:rsid w:val="00501DAF"/>
    <w:rsid w:val="00504F64"/>
    <w:rsid w:val="00552069"/>
    <w:rsid w:val="00563976"/>
    <w:rsid w:val="00576CF1"/>
    <w:rsid w:val="00590032"/>
    <w:rsid w:val="005C7AD9"/>
    <w:rsid w:val="005E424B"/>
    <w:rsid w:val="006445C6"/>
    <w:rsid w:val="0064637A"/>
    <w:rsid w:val="006621CC"/>
    <w:rsid w:val="00673314"/>
    <w:rsid w:val="00697062"/>
    <w:rsid w:val="006D1F30"/>
    <w:rsid w:val="006E1C8C"/>
    <w:rsid w:val="006E31C0"/>
    <w:rsid w:val="006E55FF"/>
    <w:rsid w:val="007105F9"/>
    <w:rsid w:val="00725171"/>
    <w:rsid w:val="00726E91"/>
    <w:rsid w:val="00733407"/>
    <w:rsid w:val="00747F35"/>
    <w:rsid w:val="007605EE"/>
    <w:rsid w:val="00761B67"/>
    <w:rsid w:val="0076718F"/>
    <w:rsid w:val="00774363"/>
    <w:rsid w:val="007A042A"/>
    <w:rsid w:val="007B6F15"/>
    <w:rsid w:val="007C7068"/>
    <w:rsid w:val="00840047"/>
    <w:rsid w:val="00854572"/>
    <w:rsid w:val="00873532"/>
    <w:rsid w:val="00895245"/>
    <w:rsid w:val="008B0625"/>
    <w:rsid w:val="008F1BAD"/>
    <w:rsid w:val="00902DC2"/>
    <w:rsid w:val="00915074"/>
    <w:rsid w:val="0092131F"/>
    <w:rsid w:val="0092358D"/>
    <w:rsid w:val="00973D25"/>
    <w:rsid w:val="009A7344"/>
    <w:rsid w:val="009D12A7"/>
    <w:rsid w:val="00A02BFB"/>
    <w:rsid w:val="00A07E6E"/>
    <w:rsid w:val="00A93F2D"/>
    <w:rsid w:val="00AB2A9F"/>
    <w:rsid w:val="00AD66E9"/>
    <w:rsid w:val="00B14BB1"/>
    <w:rsid w:val="00B41CC2"/>
    <w:rsid w:val="00B456DE"/>
    <w:rsid w:val="00BB65C1"/>
    <w:rsid w:val="00BD0E63"/>
    <w:rsid w:val="00BE4D6B"/>
    <w:rsid w:val="00BE6B30"/>
    <w:rsid w:val="00C04C9A"/>
    <w:rsid w:val="00C33595"/>
    <w:rsid w:val="00C33DD0"/>
    <w:rsid w:val="00C51D3B"/>
    <w:rsid w:val="00CA3F98"/>
    <w:rsid w:val="00CB5610"/>
    <w:rsid w:val="00CE49D5"/>
    <w:rsid w:val="00CE76F2"/>
    <w:rsid w:val="00D062D3"/>
    <w:rsid w:val="00D217D9"/>
    <w:rsid w:val="00D9383E"/>
    <w:rsid w:val="00DB62C0"/>
    <w:rsid w:val="00DF05EA"/>
    <w:rsid w:val="00DF6D31"/>
    <w:rsid w:val="00E2094C"/>
    <w:rsid w:val="00E22FC8"/>
    <w:rsid w:val="00E52E6F"/>
    <w:rsid w:val="00E96149"/>
    <w:rsid w:val="00EB32C7"/>
    <w:rsid w:val="00EB4D73"/>
    <w:rsid w:val="00EE18A7"/>
    <w:rsid w:val="00EF3AEC"/>
    <w:rsid w:val="00F211E8"/>
    <w:rsid w:val="00F279F3"/>
    <w:rsid w:val="00F51543"/>
    <w:rsid w:val="00F557A8"/>
    <w:rsid w:val="00F63503"/>
    <w:rsid w:val="00F90DFE"/>
    <w:rsid w:val="00F95583"/>
    <w:rsid w:val="00FA06D6"/>
    <w:rsid w:val="00FA0886"/>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8E32BE"/>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92F28"/>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F8185-F7F3-4425-B188-5A2D3FCC3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7462</Words>
  <Characters>551013</Characters>
  <Application>Microsoft Office Word</Application>
  <DocSecurity>0</DocSecurity>
  <Lines>4591</Lines>
  <Paragraphs>12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10</cp:revision>
  <cp:lastPrinted>2019-06-25T05:59:00Z</cp:lastPrinted>
  <dcterms:created xsi:type="dcterms:W3CDTF">2019-06-24T08:28:00Z</dcterms:created>
  <dcterms:modified xsi:type="dcterms:W3CDTF">2019-06-2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